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684818" w14:textId="7F7A8ECA" w:rsidR="00CE3307" w:rsidRPr="00B65EAD" w:rsidRDefault="0063353C" w:rsidP="00FF74B4">
      <w:pPr>
        <w:spacing w:before="120" w:after="120" w:line="360" w:lineRule="auto"/>
        <w:jc w:val="both"/>
        <w:rPr>
          <w:rFonts w:ascii="Aptos" w:hAnsi="Aptos" w:cs="Times New Roman"/>
          <w:b/>
          <w:i/>
          <w:sz w:val="24"/>
          <w:szCs w:val="24"/>
        </w:rPr>
      </w:pPr>
      <w:r w:rsidRPr="00B65EAD">
        <w:rPr>
          <w:rFonts w:ascii="Aptos" w:hAnsi="Aptos" w:cs="Times New Roman"/>
          <w:b/>
          <w:iCs/>
          <w:sz w:val="24"/>
          <w:szCs w:val="24"/>
        </w:rPr>
        <w:t xml:space="preserve">Functional biogeography of the thermal thresholds for </w:t>
      </w:r>
      <w:r w:rsidR="00520D55" w:rsidRPr="00B65EAD">
        <w:rPr>
          <w:rFonts w:ascii="Aptos" w:hAnsi="Aptos" w:cs="Times New Roman"/>
          <w:b/>
          <w:iCs/>
          <w:sz w:val="24"/>
          <w:szCs w:val="24"/>
        </w:rPr>
        <w:t xml:space="preserve">post-dispersal </w:t>
      </w:r>
      <w:r w:rsidRPr="00B65EAD">
        <w:rPr>
          <w:rFonts w:ascii="Aptos" w:hAnsi="Aptos" w:cs="Times New Roman"/>
          <w:b/>
          <w:iCs/>
          <w:sz w:val="24"/>
          <w:szCs w:val="24"/>
        </w:rPr>
        <w:t>embryo growth in</w:t>
      </w:r>
      <w:r w:rsidRPr="00B65EAD">
        <w:rPr>
          <w:rFonts w:ascii="Aptos" w:hAnsi="Aptos" w:cs="Times New Roman"/>
          <w:b/>
          <w:i/>
          <w:sz w:val="24"/>
          <w:szCs w:val="24"/>
        </w:rPr>
        <w:t xml:space="preserve"> Conopodium majus</w:t>
      </w:r>
    </w:p>
    <w:p w14:paraId="4E334164" w14:textId="38BCA3D6" w:rsidR="00AF3D72" w:rsidRPr="00B65EAD" w:rsidRDefault="00AF3D72" w:rsidP="00FF74B4">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758A7A00" w14:textId="1CF251FF" w:rsidR="0063353C" w:rsidRPr="00B65EAD" w:rsidRDefault="0063353C" w:rsidP="00FF74B4">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00EF2224" w:rsidRPr="00B65EAD">
        <w:rPr>
          <w:rFonts w:ascii="Aptos" w:hAnsi="Aptos" w:cs="Times New Roman"/>
          <w:bCs/>
          <w:iCs/>
          <w:sz w:val="24"/>
          <w:szCs w:val="24"/>
          <w:vertAlign w:val="superscript"/>
        </w:rPr>
        <w:t>1</w:t>
      </w:r>
      <w:r w:rsidR="00E90E12" w:rsidRPr="00B65EAD">
        <w:rPr>
          <w:rFonts w:ascii="Aptos" w:hAnsi="Aptos" w:cs="Times New Roman"/>
          <w:bCs/>
          <w:iCs/>
          <w:sz w:val="24"/>
          <w:szCs w:val="24"/>
          <w:vertAlign w:val="superscript"/>
        </w:rPr>
        <w:t>,2</w:t>
      </w:r>
      <w:r w:rsidRPr="00B65EAD">
        <w:rPr>
          <w:rFonts w:ascii="Aptos" w:hAnsi="Aptos" w:cs="Times New Roman"/>
          <w:bCs/>
          <w:iCs/>
          <w:sz w:val="24"/>
          <w:szCs w:val="24"/>
        </w:rPr>
        <w:t>, Brith Natlandsmyr</w:t>
      </w:r>
      <w:r w:rsidR="0032719B"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0032719B"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ins w:id="0" w:author="Hugh Pritchard" w:date="2024-06-01T00:56:00Z" w16du:dateUtc="2024-05-31T22:56:00Z">
        <w:r w:rsidR="00EA392C">
          <w:rPr>
            <w:rFonts w:ascii="Aptos" w:hAnsi="Aptos" w:cs="Times New Roman"/>
            <w:bCs/>
            <w:iCs/>
            <w:sz w:val="24"/>
            <w:szCs w:val="24"/>
            <w:vertAlign w:val="superscript"/>
          </w:rPr>
          <w:t>1</w:t>
        </w:r>
      </w:ins>
      <w:del w:id="1" w:author="Hugh Pritchard" w:date="2024-06-01T00:56:00Z" w16du:dateUtc="2024-05-31T22:56:00Z">
        <w:r w:rsidR="0032719B" w:rsidRPr="00B65EAD" w:rsidDel="00EA392C">
          <w:rPr>
            <w:rFonts w:ascii="Aptos" w:hAnsi="Aptos" w:cs="Times New Roman"/>
            <w:bCs/>
            <w:iCs/>
            <w:sz w:val="24"/>
            <w:szCs w:val="24"/>
            <w:vertAlign w:val="superscript"/>
          </w:rPr>
          <w:delText>2</w:delText>
        </w:r>
      </w:del>
      <w:r w:rsidR="00E90E12" w:rsidRPr="00B65EAD">
        <w:rPr>
          <w:rFonts w:ascii="Aptos" w:hAnsi="Aptos" w:cs="Times New Roman"/>
          <w:bCs/>
          <w:iCs/>
          <w:sz w:val="24"/>
          <w:szCs w:val="24"/>
          <w:vertAlign w:val="superscript"/>
        </w:rPr>
        <w:t>,</w:t>
      </w:r>
      <w:r w:rsidR="0032719B" w:rsidRPr="00B65EAD">
        <w:rPr>
          <w:rFonts w:ascii="Aptos" w:hAnsi="Aptos" w:cs="Times New Roman"/>
          <w:bCs/>
          <w:iCs/>
          <w:sz w:val="24"/>
          <w:szCs w:val="24"/>
          <w:vertAlign w:val="superscript"/>
        </w:rPr>
        <w:t>5</w:t>
      </w:r>
      <w:r w:rsidR="006A52B9" w:rsidRPr="00B65EAD">
        <w:rPr>
          <w:rFonts w:ascii="Aptos" w:hAnsi="Aptos" w:cs="Times New Roman"/>
          <w:bCs/>
          <w:iCs/>
          <w:sz w:val="24"/>
          <w:szCs w:val="24"/>
        </w:rPr>
        <w:t>, Eduardo Fernández-Pascual</w:t>
      </w:r>
      <w:r w:rsidR="0032719B" w:rsidRPr="00B65EAD">
        <w:rPr>
          <w:rFonts w:ascii="Aptos" w:hAnsi="Aptos" w:cs="Times New Roman"/>
          <w:bCs/>
          <w:iCs/>
          <w:sz w:val="24"/>
          <w:szCs w:val="24"/>
          <w:vertAlign w:val="superscript"/>
        </w:rPr>
        <w:t>6</w:t>
      </w:r>
      <w:r w:rsidR="005E5B90" w:rsidRPr="00B65EAD">
        <w:rPr>
          <w:rFonts w:ascii="Aptos" w:hAnsi="Aptos" w:cs="Times New Roman"/>
          <w:bCs/>
          <w:iCs/>
          <w:sz w:val="24"/>
          <w:szCs w:val="24"/>
          <w:vertAlign w:val="superscript"/>
        </w:rPr>
        <w:t>, *</w:t>
      </w:r>
    </w:p>
    <w:p w14:paraId="3019641C" w14:textId="657006BC" w:rsidR="00EF2224" w:rsidRPr="00B65EAD" w:rsidRDefault="00EF2224"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sidR="00B44D05">
        <w:rPr>
          <w:rFonts w:ascii="Aptos" w:eastAsia="Times New Roman" w:hAnsi="Aptos" w:cs="Times New Roman"/>
          <w:color w:val="2A2A2A"/>
          <w:sz w:val="24"/>
          <w:szCs w:val="24"/>
          <w:lang w:eastAsia="it-IT"/>
        </w:rPr>
        <w:t xml:space="preserve"> </w:t>
      </w:r>
      <w:ins w:id="2" w:author="Hugh Pritchard" w:date="2024-06-01T00:54:00Z" w16du:dateUtc="2024-05-31T22:54:00Z">
        <w:r w:rsidR="00EA392C" w:rsidRPr="00B65EAD">
          <w:rPr>
            <w:rFonts w:ascii="Aptos" w:eastAsia="Times New Roman" w:hAnsi="Aptos" w:cs="Times New Roman"/>
            <w:color w:val="2A2A2A"/>
            <w:sz w:val="24"/>
            <w:szCs w:val="24"/>
            <w:lang w:eastAsia="it-IT"/>
          </w:rPr>
          <w:t>Royal Botanic Gardens, Kew, Wakehurst, Ardingly, Haywards Heath</w:t>
        </w:r>
      </w:ins>
      <w:ins w:id="3" w:author="Hugh Pritchard" w:date="2024-06-01T00:56:00Z" w16du:dateUtc="2024-05-31T22:56:00Z">
        <w:r w:rsidR="00EA392C">
          <w:rPr>
            <w:rFonts w:ascii="Aptos" w:eastAsia="Times New Roman" w:hAnsi="Aptos" w:cs="Times New Roman"/>
            <w:color w:val="2A2A2A"/>
            <w:sz w:val="24"/>
            <w:szCs w:val="24"/>
            <w:lang w:eastAsia="it-IT"/>
          </w:rPr>
          <w:t>, West Sussex</w:t>
        </w:r>
      </w:ins>
      <w:ins w:id="4" w:author="Hugh Pritchard" w:date="2024-06-01T00:54:00Z" w16du:dateUtc="2024-05-31T22:54:00Z">
        <w:r w:rsidR="00EA392C" w:rsidRPr="00B65EAD">
          <w:rPr>
            <w:rFonts w:ascii="Aptos" w:eastAsia="Times New Roman" w:hAnsi="Aptos" w:cs="Times New Roman"/>
            <w:color w:val="2A2A2A"/>
            <w:sz w:val="24"/>
            <w:szCs w:val="24"/>
            <w:lang w:eastAsia="it-IT"/>
          </w:rPr>
          <w:t xml:space="preserve"> RH17 6TN, UK</w:t>
        </w:r>
        <w:r w:rsidR="00EA392C" w:rsidRPr="00B65EAD" w:rsidDel="00EA392C">
          <w:rPr>
            <w:rFonts w:ascii="Aptos" w:eastAsia="Times New Roman" w:hAnsi="Aptos" w:cs="Times New Roman"/>
            <w:color w:val="2A2A2A"/>
            <w:sz w:val="24"/>
            <w:szCs w:val="24"/>
            <w:lang w:eastAsia="it-IT"/>
          </w:rPr>
          <w:t xml:space="preserve"> </w:t>
        </w:r>
      </w:ins>
      <w:commentRangeStart w:id="5"/>
      <w:del w:id="6" w:author="Hugh Pritchard" w:date="2024-06-01T00:54:00Z" w16du:dateUtc="2024-05-31T22:54:00Z">
        <w:r w:rsidR="005E5B90" w:rsidRPr="00B65EAD" w:rsidDel="00EA392C">
          <w:rPr>
            <w:rFonts w:ascii="Aptos" w:eastAsia="Times New Roman" w:hAnsi="Aptos" w:cs="Times New Roman"/>
            <w:color w:val="2A2A2A"/>
            <w:sz w:val="24"/>
            <w:szCs w:val="24"/>
            <w:lang w:eastAsia="it-IT"/>
          </w:rPr>
          <w:delText>Department</w:delText>
        </w:r>
      </w:del>
      <w:commentRangeEnd w:id="5"/>
      <w:r w:rsidR="00EA392C">
        <w:rPr>
          <w:rStyle w:val="Refdecomentario"/>
        </w:rPr>
        <w:commentReference w:id="5"/>
      </w:r>
      <w:del w:id="7" w:author="Hugh Pritchard" w:date="2024-06-01T00:54:00Z" w16du:dateUtc="2024-05-31T22:54:00Z">
        <w:r w:rsidR="005E5B90" w:rsidRPr="00B65EAD" w:rsidDel="00EA392C">
          <w:rPr>
            <w:rFonts w:ascii="Aptos" w:eastAsia="Times New Roman" w:hAnsi="Aptos" w:cs="Times New Roman"/>
            <w:color w:val="2A2A2A"/>
            <w:sz w:val="24"/>
            <w:szCs w:val="24"/>
            <w:lang w:eastAsia="it-IT"/>
          </w:rPr>
          <w:delText xml:space="preserve"> of Biological, Geological and Environmental Science, University of Catania, Catania, Italy</w:delText>
        </w:r>
      </w:del>
    </w:p>
    <w:p w14:paraId="4E9D11F9" w14:textId="14D4E957" w:rsidR="0032719B"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ins w:id="8" w:author="Hugh Pritchard" w:date="2024-06-01T00:54:00Z" w16du:dateUtc="2024-05-31T22:54:00Z">
        <w:r w:rsidR="00EA392C" w:rsidRPr="00B65EAD">
          <w:rPr>
            <w:rFonts w:ascii="Aptos" w:eastAsia="Times New Roman" w:hAnsi="Aptos" w:cs="Times New Roman"/>
            <w:color w:val="2A2A2A"/>
            <w:sz w:val="24"/>
            <w:szCs w:val="24"/>
            <w:lang w:eastAsia="it-IT"/>
          </w:rPr>
          <w:t xml:space="preserve">Department of Biological, Geological and Environmental Science, University of Catania, Catania, Italy </w:t>
        </w:r>
      </w:ins>
      <w:del w:id="9" w:author="Hugh Pritchard" w:date="2024-06-01T00:54:00Z" w16du:dateUtc="2024-05-31T22:54:00Z">
        <w:r w:rsidRPr="00B65EAD" w:rsidDel="00EA392C">
          <w:rPr>
            <w:rFonts w:ascii="Aptos" w:eastAsia="Times New Roman" w:hAnsi="Aptos" w:cs="Times New Roman"/>
            <w:color w:val="2A2A2A"/>
            <w:sz w:val="24"/>
            <w:szCs w:val="24"/>
            <w:lang w:eastAsia="it-IT"/>
          </w:rPr>
          <w:delText>Royal Botanic Gardens, Kew, Wakehurst, Ardingly, Haywards Heath RH17 6TN, UK</w:delText>
        </w:r>
      </w:del>
    </w:p>
    <w:p w14:paraId="7E26FB36" w14:textId="18A9941A" w:rsidR="00EF2224" w:rsidRPr="00BF03F0" w:rsidRDefault="0032719B" w:rsidP="00BF03F0">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00EF2224" w:rsidRPr="00BF03F0">
        <w:rPr>
          <w:rFonts w:ascii="Aptos" w:eastAsia="Times New Roman" w:hAnsi="Aptos" w:cs="Times New Roman"/>
          <w:color w:val="2A2A2A"/>
          <w:sz w:val="24"/>
          <w:szCs w:val="24"/>
          <w:lang w:eastAsia="it-IT"/>
        </w:rPr>
        <w:t xml:space="preserve"> Faculty of Mathematics and Natural Sciences, University of Bergen</w:t>
      </w:r>
      <w:r w:rsidR="00DA5EFA" w:rsidRPr="00BF03F0">
        <w:rPr>
          <w:rFonts w:ascii="Aptos" w:eastAsia="Times New Roman" w:hAnsi="Aptos" w:cs="Times New Roman"/>
          <w:color w:val="2A2A2A"/>
          <w:sz w:val="24"/>
          <w:szCs w:val="24"/>
          <w:lang w:eastAsia="it-IT"/>
        </w:rPr>
        <w:t>, Bergen, Norway</w:t>
      </w:r>
    </w:p>
    <w:p w14:paraId="7F273D29" w14:textId="23121731" w:rsidR="00EF2224" w:rsidRPr="00B65EAD" w:rsidRDefault="0032719B" w:rsidP="00BF03F0">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00DA5EFA" w:rsidRPr="00BF03F0">
        <w:rPr>
          <w:rFonts w:ascii="Aptos" w:hAnsi="Aptos" w:cs="Times New Roman"/>
          <w:sz w:val="24"/>
          <w:szCs w:val="24"/>
        </w:rPr>
        <w:t xml:space="preserve"> </w:t>
      </w:r>
      <w:r w:rsidR="00DA5EFA" w:rsidRPr="00BF03F0">
        <w:rPr>
          <w:rFonts w:ascii="Aptos" w:eastAsia="Times New Roman" w:hAnsi="Aptos" w:cs="Times New Roman"/>
          <w:color w:val="2A2A2A"/>
          <w:sz w:val="24"/>
          <w:szCs w:val="24"/>
          <w:lang w:eastAsia="it-IT"/>
        </w:rPr>
        <w:t>Department of Natural Sciences, University of Adger, Kristiansand, Norway</w:t>
      </w:r>
    </w:p>
    <w:p w14:paraId="43658166" w14:textId="404E9174" w:rsidR="005E5B90"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005E5B90"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5DB1157A" w14:textId="6D5E2ECD" w:rsidR="005E5B90"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005E5B90"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12" w:history="1">
        <w:r w:rsidR="006B45B6" w:rsidRPr="00436C89">
          <w:rPr>
            <w:rStyle w:val="Hipervnculo"/>
            <w:rFonts w:ascii="Aptos" w:eastAsia="Times New Roman" w:hAnsi="Aptos" w:cs="Times New Roman"/>
            <w:sz w:val="24"/>
            <w:szCs w:val="24"/>
            <w:lang w:eastAsia="it-IT"/>
          </w:rPr>
          <w:t>https://orcid.org/0000-0002-4743-9577</w:t>
        </w:r>
      </w:hyperlink>
      <w:r w:rsidR="006B45B6">
        <w:rPr>
          <w:rFonts w:ascii="Aptos" w:eastAsia="Times New Roman" w:hAnsi="Aptos" w:cs="Times New Roman"/>
          <w:color w:val="2A2A2A"/>
          <w:sz w:val="24"/>
          <w:szCs w:val="24"/>
          <w:lang w:eastAsia="it-IT"/>
        </w:rPr>
        <w:t xml:space="preserve"> </w:t>
      </w:r>
    </w:p>
    <w:p w14:paraId="7C416BA6" w14:textId="0586C83E" w:rsidR="00EF2224" w:rsidRPr="00B65EAD" w:rsidRDefault="00B94576" w:rsidP="00FF74B4">
      <w:pPr>
        <w:spacing w:before="120" w:after="120" w:line="360" w:lineRule="auto"/>
        <w:jc w:val="both"/>
        <w:rPr>
          <w:rFonts w:ascii="Aptos" w:hAnsi="Aptos" w:cs="Times New Roman"/>
          <w:bCs/>
          <w:iCs/>
          <w:sz w:val="24"/>
          <w:szCs w:val="24"/>
        </w:rPr>
      </w:pPr>
      <w:r>
        <w:rPr>
          <w:rFonts w:ascii="Aptos" w:hAnsi="Aptos" w:cs="Times New Roman"/>
          <w:bCs/>
          <w:iCs/>
          <w:sz w:val="24"/>
          <w:szCs w:val="24"/>
        </w:rPr>
        <w:t xml:space="preserve">* </w:t>
      </w:r>
      <w:r w:rsidR="00DA5EFA" w:rsidRPr="00B65EAD">
        <w:rPr>
          <w:rFonts w:ascii="Aptos" w:hAnsi="Aptos" w:cs="Times New Roman"/>
          <w:bCs/>
          <w:iCs/>
          <w:sz w:val="24"/>
          <w:szCs w:val="24"/>
        </w:rPr>
        <w:t xml:space="preserve">Corresponding author: Eduardo Fernández-Pascual, </w:t>
      </w:r>
      <w:r w:rsidR="00FF74B4" w:rsidRPr="00FF74B4">
        <w:rPr>
          <w:rFonts w:ascii="Aptos" w:hAnsi="Aptos" w:cs="Times New Roman"/>
          <w:bCs/>
          <w:iCs/>
          <w:sz w:val="24"/>
          <w:szCs w:val="24"/>
        </w:rPr>
        <w:t>Instituto Mixto de Investigación en Biodiversidad, Campus de Mieres, Edificio de Investigación, 5ª planta, c/ Gonzalo Gutiérrez Quirós s/n, E-33600 Mieres, Spain. Email: fernandezpeduardo@uniovi.es. Telephone: +34985104781.</w:t>
      </w:r>
    </w:p>
    <w:p w14:paraId="13D76EDC" w14:textId="77777777" w:rsidR="00494A72" w:rsidRPr="00B65EAD" w:rsidRDefault="00494A72" w:rsidP="00FF74B4">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BIOSKETCHES</w:t>
      </w:r>
    </w:p>
    <w:p w14:paraId="68D1BFB1" w14:textId="7457FA3C" w:rsidR="00494A72" w:rsidRPr="00BF03F0" w:rsidRDefault="00494A72" w:rsidP="00BF03F0">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 xml:space="preserve">Cristina Blandino is a postdoctoral researcher at the University of Catania, Italy. Her main line of research is the germination ecology of Mediterranean species. Eduardo Fernández-Pascual is an associate professor of Botany at the University of Oviedo working </w:t>
      </w:r>
      <w:r w:rsidR="0077270E">
        <w:rPr>
          <w:rFonts w:ascii="Aptos" w:hAnsi="Aptos" w:cs="Times New Roman"/>
          <w:bCs/>
          <w:iCs/>
          <w:color w:val="auto"/>
          <w:sz w:val="24"/>
          <w:szCs w:val="24"/>
        </w:rPr>
        <w:t>on the seed regeneration niche</w:t>
      </w:r>
      <w:r w:rsidRPr="00B65EAD">
        <w:rPr>
          <w:rFonts w:ascii="Aptos" w:hAnsi="Aptos" w:cs="Times New Roman"/>
          <w:bCs/>
          <w:iCs/>
          <w:color w:val="auto"/>
          <w:sz w:val="24"/>
          <w:szCs w:val="24"/>
        </w:rPr>
        <w:t xml:space="preserve">. </w:t>
      </w:r>
      <w:r w:rsidRPr="00B65EAD">
        <w:rPr>
          <w:rFonts w:ascii="Aptos" w:hAnsi="Aptos" w:cs="Times New Roman"/>
          <w:bCs/>
          <w:iCs/>
          <w:color w:val="auto"/>
          <w:sz w:val="24"/>
          <w:szCs w:val="24"/>
          <w:highlight w:val="yellow"/>
        </w:rPr>
        <w:t>Brith Natlandsmyr………, Sylvi M. Sandvik………., Hugh W. Pritchard</w:t>
      </w:r>
      <w:ins w:id="10" w:author="Hugh Pritchard" w:date="2024-06-01T00:59:00Z" w16du:dateUtc="2024-05-31T22:59:00Z">
        <w:r w:rsidR="00EA392C">
          <w:rPr>
            <w:rFonts w:ascii="Aptos" w:hAnsi="Aptos" w:cs="Times New Roman"/>
            <w:bCs/>
            <w:iCs/>
            <w:color w:val="auto"/>
            <w:sz w:val="24"/>
            <w:szCs w:val="24"/>
            <w:highlight w:val="yellow"/>
          </w:rPr>
          <w:t xml:space="preserve"> is Professor </w:t>
        </w:r>
      </w:ins>
      <w:ins w:id="11" w:author="Hugh Pritchard" w:date="2024-06-05T01:59:00Z" w16du:dateUtc="2024-06-04T23:59:00Z">
        <w:r w:rsidR="005B366A">
          <w:rPr>
            <w:rFonts w:ascii="Aptos" w:hAnsi="Aptos" w:cs="Times New Roman"/>
            <w:bCs/>
            <w:iCs/>
            <w:color w:val="auto"/>
            <w:sz w:val="24"/>
            <w:szCs w:val="24"/>
            <w:highlight w:val="yellow"/>
          </w:rPr>
          <w:t xml:space="preserve">of </w:t>
        </w:r>
      </w:ins>
      <w:ins w:id="12" w:author="Hugh Pritchard" w:date="2024-06-01T00:59:00Z" w16du:dateUtc="2024-05-31T22:59:00Z">
        <w:r w:rsidR="00EA392C">
          <w:rPr>
            <w:rFonts w:ascii="Aptos" w:hAnsi="Aptos" w:cs="Times New Roman"/>
            <w:bCs/>
            <w:iCs/>
            <w:color w:val="auto"/>
            <w:sz w:val="24"/>
            <w:szCs w:val="24"/>
            <w:highlight w:val="yellow"/>
          </w:rPr>
          <w:t xml:space="preserve">Botany at the Chinese Academy of Sciences, Kunming Institute of Botany </w:t>
        </w:r>
      </w:ins>
      <w:ins w:id="13" w:author="Hugh Pritchard" w:date="2024-06-01T01:00:00Z" w16du:dateUtc="2024-05-31T23:00:00Z">
        <w:r w:rsidR="00EA392C">
          <w:rPr>
            <w:rFonts w:ascii="Aptos" w:hAnsi="Aptos" w:cs="Times New Roman"/>
            <w:bCs/>
            <w:iCs/>
            <w:color w:val="auto"/>
            <w:sz w:val="24"/>
            <w:szCs w:val="24"/>
            <w:highlight w:val="yellow"/>
          </w:rPr>
          <w:t>researching seed traits of wild species</w:t>
        </w:r>
      </w:ins>
      <w:ins w:id="14" w:author="Hugh Pritchard" w:date="2024-06-01T01:01:00Z" w16du:dateUtc="2024-05-31T23:01:00Z">
        <w:r w:rsidR="00EA392C">
          <w:rPr>
            <w:rFonts w:ascii="Aptos" w:hAnsi="Aptos" w:cs="Times New Roman"/>
            <w:bCs/>
            <w:iCs/>
            <w:color w:val="auto"/>
            <w:sz w:val="24"/>
            <w:szCs w:val="24"/>
            <w:highlight w:val="yellow"/>
          </w:rPr>
          <w:t>.</w:t>
        </w:r>
      </w:ins>
      <w:del w:id="15" w:author="Hugh Pritchard" w:date="2024-06-01T01:00:00Z" w16du:dateUtc="2024-05-31T23:00:00Z">
        <w:r w:rsidRPr="00B65EAD" w:rsidDel="00EA392C">
          <w:rPr>
            <w:rFonts w:ascii="Aptos" w:hAnsi="Aptos" w:cs="Times New Roman"/>
            <w:bCs/>
            <w:iCs/>
            <w:color w:val="auto"/>
            <w:sz w:val="24"/>
            <w:szCs w:val="24"/>
            <w:highlight w:val="yellow"/>
          </w:rPr>
          <w:delText>……….</w:delText>
        </w:r>
      </w:del>
      <w:r w:rsidRPr="00B65EAD">
        <w:rPr>
          <w:rFonts w:ascii="Aptos" w:hAnsi="Aptos" w:cs="Times New Roman"/>
          <w:bCs/>
          <w:iCs/>
          <w:color w:val="auto"/>
          <w:sz w:val="24"/>
          <w:szCs w:val="24"/>
          <w:highlight w:val="yellow"/>
        </w:rPr>
        <w:t>.</w:t>
      </w:r>
      <w:r>
        <w:rPr>
          <w:rFonts w:ascii="Aptos" w:hAnsi="Aptos" w:cs="Times New Roman"/>
          <w:b/>
          <w:sz w:val="24"/>
          <w:szCs w:val="24"/>
        </w:rPr>
        <w:br w:type="page"/>
      </w:r>
    </w:p>
    <w:p w14:paraId="625E3F6E" w14:textId="61F75702"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73BE0C81" w14:textId="1AD7963A" w:rsidR="00C54C55" w:rsidRPr="00B65EAD" w:rsidRDefault="005F32DC" w:rsidP="001D0BA4">
      <w:pPr>
        <w:spacing w:before="120" w:after="120" w:line="360" w:lineRule="auto"/>
        <w:jc w:val="both"/>
        <w:rPr>
          <w:rFonts w:ascii="Aptos" w:hAnsi="Aptos" w:cs="Times New Roman"/>
          <w:color w:val="1C1D1E"/>
          <w:sz w:val="24"/>
          <w:szCs w:val="24"/>
          <w:shd w:val="clear" w:color="auto" w:fill="FFFFFF"/>
        </w:rPr>
      </w:pPr>
      <w:r w:rsidRPr="005F32DC">
        <w:rPr>
          <w:rFonts w:ascii="Aptos" w:hAnsi="Aptos" w:cs="Times New Roman"/>
          <w:color w:val="1C1D1E"/>
          <w:sz w:val="24"/>
          <w:szCs w:val="24"/>
          <w:shd w:val="clear" w:color="auto" w:fill="FFFFFF"/>
        </w:rPr>
        <w:t xml:space="preserve">Plant regeneration by seeds </w:t>
      </w:r>
      <w:r>
        <w:rPr>
          <w:rFonts w:ascii="Aptos" w:hAnsi="Aptos" w:cs="Times New Roman"/>
          <w:color w:val="1C1D1E"/>
          <w:sz w:val="24"/>
          <w:szCs w:val="24"/>
          <w:shd w:val="clear" w:color="auto" w:fill="FFFFFF"/>
        </w:rPr>
        <w:t xml:space="preserve">is </w:t>
      </w:r>
      <w:r w:rsidR="00E925EE">
        <w:rPr>
          <w:rFonts w:ascii="Aptos" w:hAnsi="Aptos" w:cs="Times New Roman"/>
          <w:color w:val="1C1D1E"/>
          <w:sz w:val="24"/>
          <w:szCs w:val="24"/>
          <w:shd w:val="clear" w:color="auto" w:fill="FFFFFF"/>
        </w:rPr>
        <w:t xml:space="preserve">driven by a set of physiological traits, many of which have been shown to have functional intraspecific variation along biogeographic gradients. In many species, </w:t>
      </w:r>
      <w:commentRangeStart w:id="16"/>
      <w:r w:rsidR="00E925EE" w:rsidRPr="00EA392C">
        <w:rPr>
          <w:rFonts w:ascii="Aptos" w:hAnsi="Aptos" w:cs="Times New Roman"/>
          <w:color w:val="1C1D1E"/>
          <w:sz w:val="24"/>
          <w:szCs w:val="24"/>
          <w:highlight w:val="yellow"/>
          <w:shd w:val="clear" w:color="auto" w:fill="FFFFFF"/>
          <w:rPrChange w:id="17" w:author="Hugh Pritchard" w:date="2024-06-01T01:02:00Z" w16du:dateUtc="2024-05-31T23:02:00Z">
            <w:rPr>
              <w:rFonts w:ascii="Aptos" w:hAnsi="Aptos" w:cs="Times New Roman"/>
              <w:color w:val="1C1D1E"/>
              <w:sz w:val="24"/>
              <w:szCs w:val="24"/>
              <w:shd w:val="clear" w:color="auto" w:fill="FFFFFF"/>
            </w:rPr>
          </w:rPrChange>
        </w:rPr>
        <w:t>germination</w:t>
      </w:r>
      <w:commentRangeEnd w:id="16"/>
      <w:r w:rsidR="00EA392C">
        <w:rPr>
          <w:rStyle w:val="Refdecomentario"/>
        </w:rPr>
        <w:commentReference w:id="16"/>
      </w:r>
      <w:r w:rsidR="00E925EE">
        <w:rPr>
          <w:rFonts w:ascii="Aptos" w:hAnsi="Aptos" w:cs="Times New Roman"/>
          <w:color w:val="1C1D1E"/>
          <w:sz w:val="24"/>
          <w:szCs w:val="24"/>
          <w:shd w:val="clear" w:color="auto" w:fill="FFFFFF"/>
        </w:rPr>
        <w:t xml:space="preserve"> </w:t>
      </w:r>
      <w:r w:rsidR="00775658">
        <w:rPr>
          <w:rFonts w:ascii="Aptos" w:hAnsi="Aptos" w:cs="Times New Roman"/>
          <w:color w:val="1C1D1E"/>
          <w:sz w:val="24"/>
          <w:szCs w:val="24"/>
          <w:shd w:val="clear" w:color="auto" w:fill="FFFFFF"/>
        </w:rPr>
        <w:t>phenology depends on a germination delay imposed by</w:t>
      </w:r>
      <w:ins w:id="18" w:author="Hugh Pritchard" w:date="2024-06-01T01:02:00Z" w16du:dateUtc="2024-05-31T23:02:00Z">
        <w:r w:rsidR="00F6055A">
          <w:rPr>
            <w:rFonts w:ascii="Aptos" w:hAnsi="Aptos" w:cs="Times New Roman"/>
            <w:color w:val="1C1D1E"/>
            <w:sz w:val="24"/>
            <w:szCs w:val="24"/>
            <w:shd w:val="clear" w:color="auto" w:fill="FFFFFF"/>
          </w:rPr>
          <w:t xml:space="preserve"> the need fo</w:t>
        </w:r>
      </w:ins>
      <w:ins w:id="19" w:author="Hugh Pritchard" w:date="2024-06-01T01:03:00Z" w16du:dateUtc="2024-05-31T23:03:00Z">
        <w:r w:rsidR="00F6055A">
          <w:rPr>
            <w:rFonts w:ascii="Aptos" w:hAnsi="Aptos" w:cs="Times New Roman"/>
            <w:color w:val="1C1D1E"/>
            <w:sz w:val="24"/>
            <w:szCs w:val="24"/>
            <w:shd w:val="clear" w:color="auto" w:fill="FFFFFF"/>
          </w:rPr>
          <w:t>r</w:t>
        </w:r>
      </w:ins>
      <w:r w:rsidR="00775658">
        <w:rPr>
          <w:rFonts w:ascii="Aptos" w:hAnsi="Aptos" w:cs="Times New Roman"/>
          <w:color w:val="1C1D1E"/>
          <w:sz w:val="24"/>
          <w:szCs w:val="24"/>
          <w:shd w:val="clear" w:color="auto" w:fill="FFFFFF"/>
        </w:rPr>
        <w:t xml:space="preserve"> post-dispersal embryo growth (a.k.a. morphological dormancy). </w:t>
      </w:r>
      <w:ins w:id="20" w:author="Hugh Pritchard" w:date="2024-06-01T01:03:00Z" w16du:dateUtc="2024-05-31T23:03:00Z">
        <w:r w:rsidR="00F6055A">
          <w:rPr>
            <w:rFonts w:ascii="Aptos" w:hAnsi="Aptos" w:cs="Times New Roman"/>
            <w:color w:val="1C1D1E"/>
            <w:sz w:val="24"/>
            <w:szCs w:val="24"/>
            <w:shd w:val="clear" w:color="auto" w:fill="FFFFFF"/>
          </w:rPr>
          <w:t xml:space="preserve">Such </w:t>
        </w:r>
      </w:ins>
      <w:del w:id="21" w:author="Hugh Pritchard" w:date="2024-06-01T01:03:00Z" w16du:dateUtc="2024-05-31T23:03:00Z">
        <w:r w:rsidR="002A7941" w:rsidDel="00F6055A">
          <w:rPr>
            <w:rFonts w:ascii="Aptos" w:hAnsi="Aptos" w:cs="Times New Roman"/>
            <w:color w:val="1C1D1E"/>
            <w:sz w:val="24"/>
            <w:szCs w:val="24"/>
            <w:shd w:val="clear" w:color="auto" w:fill="FFFFFF"/>
          </w:rPr>
          <w:delText>Post-dispersal embryo</w:delText>
        </w:r>
      </w:del>
      <w:r w:rsidR="002A7941">
        <w:rPr>
          <w:rFonts w:ascii="Aptos" w:hAnsi="Aptos" w:cs="Times New Roman"/>
          <w:color w:val="1C1D1E"/>
          <w:sz w:val="24"/>
          <w:szCs w:val="24"/>
          <w:shd w:val="clear" w:color="auto" w:fill="FFFFFF"/>
        </w:rPr>
        <w:t xml:space="preserve"> growth occurs as a function of environmental temperatures and shows base, optimum and ceiling te</w:t>
      </w:r>
      <w:r w:rsidR="00D20DE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ins w:id="22" w:author="Hugh Pritchard" w:date="2024-06-01T01:05:00Z" w16du:dateUtc="2024-05-31T23:05:00Z">
        <w:r w:rsidR="00F6055A">
          <w:rPr>
            <w:rFonts w:ascii="Aptos" w:hAnsi="Aptos" w:cs="Times New Roman"/>
            <w:color w:val="1C1D1E"/>
            <w:sz w:val="24"/>
            <w:szCs w:val="24"/>
            <w:shd w:val="clear" w:color="auto" w:fill="FFFFFF"/>
          </w:rPr>
          <w:t xml:space="preserve">appears not to have </w:t>
        </w:r>
      </w:ins>
      <w:del w:id="23" w:author="Hugh Pritchard" w:date="2024-06-01T01:05:00Z" w16du:dateUtc="2024-05-31T23:05:00Z">
        <w:r w:rsidR="00D20DEB" w:rsidDel="00F6055A">
          <w:rPr>
            <w:rFonts w:ascii="Aptos" w:hAnsi="Aptos" w:cs="Times New Roman"/>
            <w:color w:val="1C1D1E"/>
            <w:sz w:val="24"/>
            <w:szCs w:val="24"/>
            <w:shd w:val="clear" w:color="auto" w:fill="FFFFFF"/>
          </w:rPr>
          <w:delText xml:space="preserve">has </w:delText>
        </w:r>
        <w:commentRangeStart w:id="24"/>
        <w:r w:rsidR="00D20DEB" w:rsidDel="00F6055A">
          <w:rPr>
            <w:rFonts w:ascii="Aptos" w:hAnsi="Aptos" w:cs="Times New Roman"/>
            <w:color w:val="1C1D1E"/>
            <w:sz w:val="24"/>
            <w:szCs w:val="24"/>
            <w:shd w:val="clear" w:color="auto" w:fill="FFFFFF"/>
          </w:rPr>
          <w:delText>never</w:delText>
        </w:r>
      </w:del>
      <w:commentRangeEnd w:id="24"/>
      <w:r w:rsidR="00F6055A">
        <w:rPr>
          <w:rStyle w:val="Refdecomentario"/>
        </w:rPr>
        <w:commentReference w:id="24"/>
      </w:r>
      <w:r w:rsidR="00D20DEB">
        <w:rPr>
          <w:rFonts w:ascii="Aptos" w:hAnsi="Aptos" w:cs="Times New Roman"/>
          <w:color w:val="1C1D1E"/>
          <w:sz w:val="24"/>
          <w:szCs w:val="24"/>
          <w:shd w:val="clear" w:color="auto" w:fill="FFFFFF"/>
        </w:rPr>
        <w:t xml:space="preserve"> been tested at continental scales.</w:t>
      </w:r>
      <w:r w:rsidR="007C4141">
        <w:rPr>
          <w:rFonts w:ascii="Aptos" w:hAnsi="Aptos" w:cs="Times New Roman"/>
          <w:color w:val="1C1D1E"/>
          <w:sz w:val="24"/>
          <w:szCs w:val="24"/>
          <w:shd w:val="clear" w:color="auto" w:fill="FFFFFF"/>
        </w:rPr>
        <w:t xml:space="preserve"> Here we have used a thermal time approach </w:t>
      </w:r>
      <w:r w:rsidR="00376304">
        <w:rPr>
          <w:rFonts w:ascii="Aptos" w:hAnsi="Aptos" w:cs="Times New Roman"/>
          <w:color w:val="1C1D1E"/>
          <w:sz w:val="24"/>
          <w:szCs w:val="24"/>
          <w:shd w:val="clear" w:color="auto" w:fill="FFFFFF"/>
        </w:rPr>
        <w:t xml:space="preserve">and field experiments </w:t>
      </w:r>
      <w:r w:rsidR="007C4141">
        <w:rPr>
          <w:rFonts w:ascii="Aptos" w:hAnsi="Aptos" w:cs="Times New Roman"/>
          <w:color w:val="1C1D1E"/>
          <w:sz w:val="24"/>
          <w:szCs w:val="24"/>
          <w:shd w:val="clear" w:color="auto" w:fill="FFFFFF"/>
        </w:rPr>
        <w:t xml:space="preserve">to </w:t>
      </w:r>
      <w:r w:rsidR="00376304">
        <w:rPr>
          <w:rFonts w:ascii="Aptos" w:hAnsi="Aptos" w:cs="Times New Roman"/>
          <w:color w:val="1C1D1E"/>
          <w:sz w:val="24"/>
          <w:szCs w:val="24"/>
          <w:shd w:val="clear" w:color="auto" w:fill="FFFFFF"/>
        </w:rPr>
        <w:t>assess</w:t>
      </w:r>
      <w:r w:rsidR="007C4141">
        <w:rPr>
          <w:rFonts w:ascii="Aptos" w:hAnsi="Aptos" w:cs="Times New Roman"/>
          <w:color w:val="1C1D1E"/>
          <w:sz w:val="24"/>
          <w:szCs w:val="24"/>
          <w:shd w:val="clear" w:color="auto" w:fill="FFFFFF"/>
        </w:rPr>
        <w:t xml:space="preserve"> variability in embryo growth thermal thresholds in the geophyte </w:t>
      </w:r>
      <w:r w:rsidR="007C4141" w:rsidRPr="007C4141">
        <w:rPr>
          <w:rFonts w:ascii="Aptos" w:hAnsi="Aptos" w:cs="Times New Roman"/>
          <w:i/>
          <w:iCs/>
          <w:color w:val="1C1D1E"/>
          <w:sz w:val="24"/>
          <w:szCs w:val="24"/>
          <w:shd w:val="clear" w:color="auto" w:fill="FFFFFF"/>
        </w:rPr>
        <w:t>Conopodium majus</w:t>
      </w:r>
      <w:r w:rsidR="007C4141">
        <w:rPr>
          <w:rFonts w:ascii="Aptos" w:hAnsi="Aptos" w:cs="Times New Roman"/>
          <w:color w:val="1C1D1E"/>
          <w:sz w:val="24"/>
          <w:szCs w:val="24"/>
          <w:shd w:val="clear" w:color="auto" w:fill="FFFFFF"/>
        </w:rPr>
        <w:t xml:space="preserve"> (Apiaceae) across its distribution from the Iberian Peninsula to Scandinavia. </w:t>
      </w:r>
      <w:r w:rsidR="007C4141">
        <w:rPr>
          <w:rFonts w:ascii="Aptos" w:hAnsi="Aptos" w:cs="Times New Roman"/>
          <w:sz w:val="24"/>
          <w:szCs w:val="24"/>
        </w:rPr>
        <w:t>Thermal thresholds</w:t>
      </w:r>
      <w:r w:rsidR="00C54C55" w:rsidRPr="00B65EAD">
        <w:rPr>
          <w:rFonts w:ascii="Aptos" w:hAnsi="Aptos" w:cs="Times New Roman"/>
          <w:sz w:val="24"/>
          <w:szCs w:val="24"/>
        </w:rPr>
        <w:t xml:space="preserve"> varied across </w:t>
      </w:r>
      <w:r w:rsidR="007C4141">
        <w:rPr>
          <w:rFonts w:ascii="Aptos" w:hAnsi="Aptos" w:cs="Times New Roman"/>
          <w:sz w:val="24"/>
          <w:szCs w:val="24"/>
        </w:rPr>
        <w:t>the latitudinal gradient</w:t>
      </w:r>
      <w:r w:rsidR="00C54C55" w:rsidRPr="00B65EAD">
        <w:rPr>
          <w:rFonts w:ascii="Aptos" w:hAnsi="Aptos" w:cs="Times New Roman"/>
          <w:sz w:val="24"/>
          <w:szCs w:val="24"/>
        </w:rPr>
        <w:t>,</w:t>
      </w:r>
      <w:r w:rsidR="00396123">
        <w:rPr>
          <w:rFonts w:ascii="Aptos" w:hAnsi="Aptos" w:cs="Times New Roman"/>
          <w:sz w:val="24"/>
          <w:szCs w:val="24"/>
        </w:rPr>
        <w:t xml:space="preserve"> with optimum temperatures</w:t>
      </w:r>
      <w:r w:rsidR="00C54C55" w:rsidRPr="00B65EAD">
        <w:rPr>
          <w:rFonts w:ascii="Aptos" w:hAnsi="Aptos" w:cs="Times New Roman"/>
          <w:sz w:val="24"/>
          <w:szCs w:val="24"/>
        </w:rPr>
        <w:t xml:space="preserve"> between 2.5 and 5.2 </w:t>
      </w:r>
      <w:r w:rsidR="00396123">
        <w:rPr>
          <w:rFonts w:ascii="Aptos" w:hAnsi="Aptos" w:cs="Times New Roman"/>
          <w:sz w:val="24"/>
          <w:szCs w:val="24"/>
        </w:rPr>
        <w:t>º</w:t>
      </w:r>
      <w:r w:rsidR="00C54C55" w:rsidRPr="00B65EAD">
        <w:rPr>
          <w:rFonts w:ascii="Aptos" w:hAnsi="Aptos" w:cs="Times New Roman"/>
          <w:sz w:val="24"/>
          <w:szCs w:val="24"/>
        </w:rPr>
        <w:t xml:space="preserve">C, ceiling temperatures between 12 and 20.5 </w:t>
      </w:r>
      <w:r w:rsidR="00396123">
        <w:rPr>
          <w:rFonts w:ascii="Aptos" w:hAnsi="Aptos" w:cs="Times New Roman"/>
          <w:sz w:val="24"/>
          <w:szCs w:val="24"/>
        </w:rPr>
        <w:t>º</w:t>
      </w:r>
      <w:r w:rsidR="00C54C55" w:rsidRPr="00B65EAD">
        <w:rPr>
          <w:rFonts w:ascii="Aptos" w:hAnsi="Aptos" w:cs="Times New Roman"/>
          <w:sz w:val="24"/>
          <w:szCs w:val="24"/>
        </w:rPr>
        <w:t xml:space="preserve">C and </w:t>
      </w:r>
      <w:ins w:id="25" w:author="Hugh Pritchard" w:date="2024-06-01T01:07:00Z" w16du:dateUtc="2024-05-31T23:07:00Z">
        <w:r w:rsidR="00F6055A">
          <w:rPr>
            <w:rFonts w:ascii="Aptos" w:hAnsi="Aptos" w:cs="Times New Roman"/>
            <w:sz w:val="24"/>
            <w:szCs w:val="24"/>
          </w:rPr>
          <w:t xml:space="preserve">the estimated </w:t>
        </w:r>
      </w:ins>
      <w:r w:rsidR="00C54C55" w:rsidRPr="00B65EAD">
        <w:rPr>
          <w:rFonts w:ascii="Aptos" w:hAnsi="Aptos" w:cs="Times New Roman"/>
          <w:sz w:val="24"/>
          <w:szCs w:val="24"/>
        </w:rPr>
        <w:t xml:space="preserve">base </w:t>
      </w:r>
      <w:commentRangeStart w:id="26"/>
      <w:r w:rsidR="00C54C55" w:rsidRPr="00B65EAD">
        <w:rPr>
          <w:rFonts w:ascii="Aptos" w:hAnsi="Aptos" w:cs="Times New Roman"/>
          <w:sz w:val="24"/>
          <w:szCs w:val="24"/>
        </w:rPr>
        <w:t>temperatures</w:t>
      </w:r>
      <w:commentRangeEnd w:id="26"/>
      <w:r w:rsidR="00F6055A">
        <w:rPr>
          <w:rStyle w:val="Refdecomentario"/>
        </w:rPr>
        <w:commentReference w:id="26"/>
      </w:r>
      <w:r w:rsidR="00C54C55" w:rsidRPr="00B65EAD">
        <w:rPr>
          <w:rFonts w:ascii="Aptos" w:hAnsi="Aptos" w:cs="Times New Roman"/>
          <w:sz w:val="24"/>
          <w:szCs w:val="24"/>
        </w:rPr>
        <w:t xml:space="preserve"> between -6.6 and -2.7 </w:t>
      </w:r>
      <w:r w:rsidR="00396123">
        <w:rPr>
          <w:rFonts w:ascii="Aptos" w:hAnsi="Aptos" w:cs="Times New Roman"/>
          <w:sz w:val="24"/>
          <w:szCs w:val="24"/>
        </w:rPr>
        <w:t>º</w:t>
      </w:r>
      <w:r w:rsidR="00C54C55" w:rsidRPr="00B65EAD">
        <w:rPr>
          <w:rFonts w:ascii="Aptos" w:hAnsi="Aptos" w:cs="Times New Roman"/>
          <w:sz w:val="24"/>
          <w:szCs w:val="24"/>
        </w:rPr>
        <w:t xml:space="preserve">C. Germination in the field peaked in the months of January and February. The limiting factor </w:t>
      </w:r>
      <w:r w:rsidR="00376304">
        <w:rPr>
          <w:rFonts w:ascii="Aptos" w:hAnsi="Aptos" w:cs="Times New Roman"/>
          <w:sz w:val="24"/>
          <w:szCs w:val="24"/>
        </w:rPr>
        <w:t>for</w:t>
      </w:r>
      <w:r w:rsidR="00C54C55" w:rsidRPr="00B65EAD">
        <w:rPr>
          <w:rFonts w:ascii="Aptos" w:hAnsi="Aptos" w:cs="Times New Roman"/>
          <w:sz w:val="24"/>
          <w:szCs w:val="24"/>
        </w:rPr>
        <w:t xml:space="preserve"> embryo growth</w:t>
      </w:r>
      <w:r w:rsidR="00376304">
        <w:rPr>
          <w:rFonts w:ascii="Aptos" w:hAnsi="Aptos" w:cs="Times New Roman"/>
          <w:sz w:val="24"/>
          <w:szCs w:val="24"/>
        </w:rPr>
        <w:t xml:space="preserve"> was the ceiling temperature</w:t>
      </w:r>
      <w:r w:rsidR="001D0BA4">
        <w:rPr>
          <w:rFonts w:ascii="Aptos" w:hAnsi="Aptos" w:cs="Times New Roman"/>
          <w:sz w:val="24"/>
          <w:szCs w:val="24"/>
        </w:rPr>
        <w:t>, which was correlated with latitude and</w:t>
      </w:r>
      <w:r w:rsidR="00C54C55" w:rsidRPr="00B65EAD">
        <w:rPr>
          <w:rFonts w:ascii="Aptos" w:hAnsi="Aptos" w:cs="Times New Roman"/>
          <w:sz w:val="24"/>
          <w:szCs w:val="24"/>
        </w:rPr>
        <w:t xml:space="preserve"> the bioclimatic environment of each population. In contrast, the optimal and base temperature were independent of local climate.</w:t>
      </w:r>
      <w:r w:rsidR="001D0BA4">
        <w:rPr>
          <w:rFonts w:ascii="Aptos" w:hAnsi="Aptos" w:cs="Times New Roman"/>
          <w:sz w:val="24"/>
          <w:szCs w:val="24"/>
        </w:rPr>
        <w:t xml:space="preserve"> </w:t>
      </w:r>
      <w:r w:rsidR="001D0BA4" w:rsidRPr="00F6055A">
        <w:rPr>
          <w:rFonts w:ascii="Aptos" w:hAnsi="Aptos" w:cs="Times New Roman"/>
          <w:sz w:val="24"/>
          <w:szCs w:val="24"/>
        </w:rPr>
        <w:t>These results support that the thermal thresholds for embryo growth are a functional ecophysiological trait driving seed germination phenology and seed responses to the environment.</w:t>
      </w:r>
    </w:p>
    <w:p w14:paraId="2C0B8DC2" w14:textId="03E0A26D" w:rsidR="00692E03" w:rsidRPr="00B65EAD" w:rsidRDefault="00692E03"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KEYWORDS</w:t>
      </w:r>
    </w:p>
    <w:p w14:paraId="657C4B47" w14:textId="07A51B70" w:rsidR="00692E03" w:rsidRPr="00DA100E" w:rsidRDefault="00692E03"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del w:id="27" w:author="Hugh Pritchard" w:date="2024-06-01T01:13:00Z" w16du:dateUtc="2024-05-31T23:13:00Z">
        <w:r w:rsidR="00CE3307" w:rsidRPr="00B65EAD" w:rsidDel="00F6055A">
          <w:rPr>
            <w:rFonts w:ascii="Aptos" w:hAnsi="Aptos" w:cs="Times New Roman"/>
            <w:sz w:val="24"/>
            <w:szCs w:val="24"/>
          </w:rPr>
          <w:delText>E</w:delText>
        </w:r>
      </w:del>
      <w:ins w:id="28" w:author="Hugh Pritchard" w:date="2024-06-01T01:13:00Z" w16du:dateUtc="2024-05-31T23:13:00Z">
        <w:r w:rsidR="00F6055A">
          <w:rPr>
            <w:rFonts w:ascii="Aptos" w:hAnsi="Aptos" w:cs="Times New Roman"/>
            <w:sz w:val="24"/>
            <w:szCs w:val="24"/>
          </w:rPr>
          <w:t xml:space="preserve"> e</w:t>
        </w:r>
      </w:ins>
      <w:r w:rsidR="00CE3307" w:rsidRPr="00B65EAD">
        <w:rPr>
          <w:rFonts w:ascii="Aptos" w:hAnsi="Aptos" w:cs="Times New Roman"/>
          <w:sz w:val="24"/>
          <w:szCs w:val="24"/>
        </w:rPr>
        <w:t xml:space="preserve">mbryo:endosperm ratio, </w:t>
      </w:r>
      <w:del w:id="29" w:author="Hugh Pritchard" w:date="2024-06-01T01:13:00Z" w16du:dateUtc="2024-05-31T23:13:00Z">
        <w:r w:rsidR="00CE3307" w:rsidRPr="00B65EAD" w:rsidDel="00B24670">
          <w:rPr>
            <w:rFonts w:ascii="Aptos" w:hAnsi="Aptos" w:cs="Times New Roman"/>
            <w:sz w:val="24"/>
            <w:szCs w:val="24"/>
          </w:rPr>
          <w:delText>M</w:delText>
        </w:r>
      </w:del>
      <w:ins w:id="30" w:author="Hugh Pritchard" w:date="2024-06-01T01:13:00Z" w16du:dateUtc="2024-05-31T23:13:00Z">
        <w:r w:rsidR="00B24670">
          <w:rPr>
            <w:rFonts w:ascii="Aptos" w:hAnsi="Aptos" w:cs="Times New Roman"/>
            <w:sz w:val="24"/>
            <w:szCs w:val="24"/>
          </w:rPr>
          <w:t xml:space="preserve"> m</w:t>
        </w:r>
      </w:ins>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del w:id="31" w:author="Hugh Pritchard" w:date="2024-06-01T01:13:00Z" w16du:dateUtc="2024-05-31T23:13:00Z">
        <w:r w:rsidR="00ED266B" w:rsidRPr="00DA100E" w:rsidDel="00B24670">
          <w:rPr>
            <w:rFonts w:ascii="Aptos" w:hAnsi="Aptos" w:cs="Times New Roman"/>
            <w:sz w:val="24"/>
            <w:szCs w:val="24"/>
          </w:rPr>
          <w:delText>P</w:delText>
        </w:r>
      </w:del>
      <w:ins w:id="32" w:author="Hugh Pritchard" w:date="2024-06-01T01:13:00Z" w16du:dateUtc="2024-05-31T23:13:00Z">
        <w:r w:rsidR="00B24670">
          <w:rPr>
            <w:rFonts w:ascii="Aptos" w:hAnsi="Aptos" w:cs="Times New Roman"/>
            <w:sz w:val="24"/>
            <w:szCs w:val="24"/>
          </w:rPr>
          <w:t xml:space="preserve"> p</w:t>
        </w:r>
      </w:ins>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FF74B4">
      <w:pPr>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68F34AAD" w:rsidR="005E424C" w:rsidRPr="00B65EAD" w:rsidRDefault="00CF2B25"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083E2E" w:rsidRPr="00B65EAD">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083E2E" w:rsidRPr="00B65EAD">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083E2E" w:rsidRPr="00B65EAD">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083E2E" w:rsidRPr="00B65EAD">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AD5647" w:rsidRPr="00B65EAD">
        <w:rPr>
          <w:rFonts w:ascii="Aptos" w:hAnsi="Aptos" w:cs="Times New Roman"/>
          <w:sz w:val="24"/>
          <w:szCs w:val="24"/>
          <w:lang w:eastAsia="ar-SA"/>
        </w:rPr>
        <w:instrText xml:space="preserve"> ADDIN EN.CITE </w:instrTex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AD5647" w:rsidRPr="00B65EAD">
        <w:rPr>
          <w:rFonts w:ascii="Aptos" w:hAnsi="Aptos" w:cs="Times New Roman"/>
          <w:sz w:val="24"/>
          <w:szCs w:val="24"/>
          <w:lang w:eastAsia="ar-SA"/>
        </w:rPr>
        <w:instrText xml:space="preserve"> ADDIN EN.CITE.DATA </w:instrText>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end"/>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separate"/>
      </w:r>
      <w:r w:rsidR="00AD5647" w:rsidRPr="00B65EAD">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described by the definition of the “cardinal 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ins w:id="33" w:author="Hugh Pritchard" w:date="2024-06-01T01:14:00Z" w16du:dateUtc="2024-05-31T23:14:00Z">
        <w:r w:rsidR="00B24670">
          <w:rPr>
            <w:rFonts w:ascii="Aptos" w:hAnsi="Aptos" w:cs="Times New Roman"/>
            <w:sz w:val="24"/>
            <w:szCs w:val="24"/>
          </w:rPr>
          <w:t>estimated to be</w:t>
        </w:r>
      </w:ins>
      <w:ins w:id="34" w:author="Hugh Pritchard" w:date="2024-06-01T01:15:00Z" w16du:dateUtc="2024-05-31T23:15:00Z">
        <w:r w:rsidR="00B24670">
          <w:rPr>
            <w:rFonts w:ascii="Aptos" w:hAnsi="Aptos" w:cs="Times New Roman"/>
            <w:sz w:val="24"/>
            <w:szCs w:val="24"/>
          </w:rPr>
          <w:t xml:space="preserve"> </w:t>
        </w:r>
      </w:ins>
      <w:r w:rsidR="00C14627" w:rsidRPr="00B65EAD">
        <w:rPr>
          <w:rFonts w:ascii="Aptos" w:hAnsi="Aptos" w:cs="Times New Roman"/>
          <w:sz w:val="24"/>
          <w:szCs w:val="24"/>
        </w:rPr>
        <w:t xml:space="preserve">the coldest and the </w:t>
      </w:r>
      <w:ins w:id="35" w:author="Hugh Pritchard" w:date="2024-06-01T01:15:00Z" w16du:dateUtc="2024-05-31T23:15:00Z">
        <w:r w:rsidR="00B24670">
          <w:rPr>
            <w:rFonts w:ascii="Aptos" w:hAnsi="Aptos" w:cs="Times New Roman"/>
            <w:sz w:val="24"/>
            <w:szCs w:val="24"/>
          </w:rPr>
          <w:t xml:space="preserve">warmest </w:t>
        </w:r>
      </w:ins>
      <w:del w:id="36" w:author="Hugh Pritchard" w:date="2024-06-01T01:15:00Z" w16du:dateUtc="2024-05-31T23:15:00Z">
        <w:r w:rsidR="00C14627" w:rsidRPr="00B65EAD" w:rsidDel="00B24670">
          <w:rPr>
            <w:rFonts w:ascii="Aptos" w:hAnsi="Aptos" w:cs="Times New Roman"/>
            <w:sz w:val="24"/>
            <w:szCs w:val="24"/>
          </w:rPr>
          <w:delText>highest</w:delText>
        </w:r>
      </w:del>
      <w:r w:rsidR="00C14627" w:rsidRPr="00B65EAD">
        <w:rPr>
          <w:rFonts w:ascii="Aptos" w:hAnsi="Aptos" w:cs="Times New Roman"/>
          <w:sz w:val="24"/>
          <w:szCs w:val="24"/>
        </w:rPr>
        <w:t xml:space="preserve"> temperature at which the progress towards germination </w:t>
      </w:r>
      <w:ins w:id="37" w:author="Hugh Pritchard" w:date="2024-06-01T01:15:00Z" w16du:dateUtc="2024-05-31T23:15:00Z">
        <w:r w:rsidR="00B24670">
          <w:rPr>
            <w:rFonts w:ascii="Aptos" w:hAnsi="Aptos" w:cs="Times New Roman"/>
            <w:sz w:val="24"/>
            <w:szCs w:val="24"/>
          </w:rPr>
          <w:t xml:space="preserve">ceases </w:t>
        </w:r>
      </w:ins>
      <w:commentRangeStart w:id="38"/>
      <w:del w:id="39" w:author="Hugh Pritchard" w:date="2024-06-01T01:15:00Z" w16du:dateUtc="2024-05-31T23:15:00Z">
        <w:r w:rsidR="00C14627" w:rsidRPr="00B65EAD" w:rsidDel="00B24670">
          <w:rPr>
            <w:rFonts w:ascii="Aptos" w:hAnsi="Aptos" w:cs="Times New Roman"/>
            <w:sz w:val="24"/>
            <w:szCs w:val="24"/>
          </w:rPr>
          <w:delText>occurs</w:delText>
        </w:r>
      </w:del>
      <w:commentRangeEnd w:id="38"/>
      <w:r w:rsidR="00B24670">
        <w:rPr>
          <w:rStyle w:val="Refdecomentario"/>
        </w:rPr>
        <w:commentReference w:id="38"/>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r>
      <w:r w:rsidR="008E2760" w:rsidRPr="00B65EAD">
        <w:rPr>
          <w:rFonts w:ascii="Aptos" w:hAnsi="Aptos" w:cs="Times New Roman"/>
          <w:sz w:val="24"/>
          <w:szCs w:val="24"/>
        </w:rPr>
        <w:instrText xml:space="preserve"> ADDIN EN.CITE &lt;EndNote&gt;&lt;Cite&gt;&lt;Author&gt;Orrù&lt;/Author&gt;&lt;Year&gt;2012&lt;/Year&gt;&lt;RecNum&gt;2374&lt;/RecNum&gt;&lt;DisplayText&gt;(Orrù et al., 2012)&lt;/DisplayText&gt;&lt;record&gt;&lt;rec-number&gt;2374&lt;/rec-number&gt;&lt;foreign-keys&gt;&lt;key app="EN" db-id="z5wrr0e0ozfsviesxxlp0rpfxdvdtt9a95t2" timestamp="1584456159"&gt;2374&lt;/key&gt;&lt;/foreign-keys&gt;&lt;ref-type name="Journal Article"&gt;17&lt;/ref-type&gt;&lt;contributors&gt;&lt;authors&gt;&lt;author&gt;Orrù, Martino&lt;/author&gt;&lt;author&gt;Mattana, Efisio&lt;/author&gt;&lt;author&gt;Pritchard, Hugh W.&lt;/author&gt;&lt;author&gt;Bacchetta, Gianluigi&lt;/author&gt;&lt;/authors&gt;&lt;/contributors&gt;&lt;titles&gt;&lt;title&gt;Thermal thresholds as predictors of seed dormancy release and germination timing: altitude-related risks from climate warming for the wild grapevine Vitis vinifera subsp sylvestris&lt;/title&gt;&lt;secondary-title&gt;Annals of Botany&lt;/secondary-title&gt;&lt;/titles&gt;&lt;periodical&gt;&lt;full-title&gt;Annals of Botany&lt;/full-title&gt;&lt;/periodical&gt;&lt;pages&gt;1651-1660&lt;/pages&gt;&lt;volume&gt;110&lt;/volume&gt;&lt;number&gt;8&lt;/number&gt;&lt;keywords&gt;&lt;keyword&gt;AESCULUS-HIPPOCASTANUM SEEDS&lt;/keyword&gt;&lt;keyword&gt;Base temperature&lt;/keyword&gt;&lt;keyword&gt;CHICKPEA&lt;/keyword&gt;&lt;keyword&gt;CONSERVATION&lt;/keyword&gt;&lt;keyword&gt;CONSTANT TEMPERATURES&lt;/keyword&gt;&lt;keyword&gt;CULTIVARS&lt;/keyword&gt;&lt;keyword&gt;GRAIN LEGUMES&lt;/keyword&gt;&lt;keyword&gt;IPCC scenarios&lt;/keyword&gt;&lt;keyword&gt;RESPONSES&lt;/keyword&gt;&lt;keyword&gt;SILVESTRIS&lt;/keyword&gt;&lt;keyword&gt;STRATIFICATION&lt;/keyword&gt;&lt;keyword&gt;TIME&lt;/keyword&gt;&lt;keyword&gt;Vitaceae&lt;/keyword&gt;&lt;keyword&gt;Vitis vinifera subsp&lt;/keyword&gt;&lt;keyword&gt;climate change&lt;/keyword&gt;&lt;keyword&gt;cold stratification&lt;/keyword&gt;&lt;keyword&gt;crop wild&lt;/keyword&gt;&lt;keyword&gt;physiological dormancy&lt;/keyword&gt;&lt;keyword&gt;relative&lt;/keyword&gt;&lt;keyword&gt;sylvestris&lt;/keyword&gt;&lt;keyword&gt;thermal time&lt;/keyword&gt;&lt;/keywords&gt;&lt;dates&gt;&lt;year&gt;2012&lt;/year&gt;&lt;/dates&gt;&lt;isbn&gt;0305-7364&lt;/isbn&gt;&lt;urls&gt;&lt;related-urls&gt;&lt;url&gt;http://aob.oxfordjournals.org/content/110/8/1651.full.pdf&lt;/url&gt;&lt;/related-urls&gt;&lt;/urls&gt;&lt;electronic-resource-num&gt;10.1093/aob/mcs218&lt;/electronic-resource-num&gt;&lt;language&gt;English&lt;/language&gt;&lt;/record&gt;&lt;/Cite&gt;&lt;/EndNote&gt;</w:instrText>
      </w:r>
      <w:r w:rsidR="008E2760" w:rsidRPr="00B65EAD">
        <w:rPr>
          <w:rFonts w:ascii="Aptos" w:hAnsi="Aptos" w:cs="Times New Roman"/>
          <w:sz w:val="24"/>
          <w:szCs w:val="24"/>
        </w:rPr>
        <w:fldChar w:fldCharType="separate"/>
      </w:r>
      <w:r w:rsidR="008E2760" w:rsidRPr="00B65EAD">
        <w:rPr>
          <w:rFonts w:ascii="Aptos" w:hAnsi="Aptos" w:cs="Times New Roman"/>
          <w:noProof/>
          <w:sz w:val="24"/>
          <w:szCs w:val="24"/>
        </w:rPr>
        <w:t>(Orrù et al., 2012)</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are 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ins w:id="40" w:author="Hugh Pritchard" w:date="2024-06-05T02:00:00Z" w16du:dateUtc="2024-06-05T00:00:00Z">
        <w:r w:rsidR="005B366A">
          <w:rPr>
            <w:rFonts w:ascii="Aptos" w:hAnsi="Aptos" w:cs="Times New Roman"/>
            <w:sz w:val="24"/>
            <w:szCs w:val="24"/>
            <w:lang w:eastAsia="ar-SA"/>
          </w:rPr>
          <w:t xml:space="preserve"> (Maleki et al., 202</w:t>
        </w:r>
      </w:ins>
      <w:ins w:id="41" w:author="Hugh Pritchard" w:date="2024-06-05T02:32:00Z" w16du:dateUtc="2024-06-05T00:32:00Z">
        <w:r w:rsidR="0054195D">
          <w:rPr>
            <w:rFonts w:ascii="Aptos" w:hAnsi="Aptos" w:cs="Times New Roman"/>
            <w:sz w:val="24"/>
            <w:szCs w:val="24"/>
            <w:lang w:eastAsia="ar-SA"/>
          </w:rPr>
          <w:t>4</w:t>
        </w:r>
      </w:ins>
      <w:ins w:id="42" w:author="Hugh Pritchard" w:date="2024-06-05T02:00:00Z" w16du:dateUtc="2024-06-05T00:00:00Z">
        <w:r w:rsidR="005B366A">
          <w:rPr>
            <w:rFonts w:ascii="Aptos" w:hAnsi="Aptos" w:cs="Times New Roman"/>
            <w:sz w:val="24"/>
            <w:szCs w:val="24"/>
            <w:lang w:eastAsia="ar-SA"/>
          </w:rPr>
          <w:t>)</w:t>
        </w:r>
      </w:ins>
      <w:r w:rsidR="009A40D2" w:rsidRPr="00B65EAD">
        <w:rPr>
          <w:rFonts w:ascii="Aptos" w:hAnsi="Aptos" w:cs="Times New Roman"/>
          <w:sz w:val="24"/>
          <w:szCs w:val="24"/>
          <w:lang w:eastAsia="ar-SA"/>
        </w:rPr>
        <w:t>.</w:t>
      </w:r>
      <w:r w:rsidR="007165FB" w:rsidRPr="00B65EAD">
        <w:rPr>
          <w:rFonts w:ascii="Aptos" w:hAnsi="Aptos" w:cs="Times New Roman"/>
          <w:sz w:val="24"/>
          <w:szCs w:val="24"/>
        </w:rPr>
        <w:t xml:space="preserve"> </w:t>
      </w:r>
    </w:p>
    <w:p w14:paraId="23D71918" w14:textId="472C21DB" w:rsidR="00CD6C7F" w:rsidRPr="00B65EAD" w:rsidRDefault="009A40D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In many species however, </w:t>
      </w:r>
      <w:r w:rsidR="008E2760" w:rsidRPr="00B65EAD">
        <w:rPr>
          <w:rFonts w:ascii="Aptos" w:hAnsi="Aptos" w:cs="Times New Roman"/>
          <w:sz w:val="24"/>
          <w:szCs w:val="24"/>
        </w:rPr>
        <w:t xml:space="preserve">a </w:t>
      </w:r>
      <w:r w:rsidRPr="00B65EAD">
        <w:rPr>
          <w:rFonts w:ascii="Aptos" w:hAnsi="Aptos" w:cs="Times New Roman"/>
          <w:sz w:val="24"/>
          <w:szCs w:val="24"/>
        </w:rPr>
        <w:t>s</w:t>
      </w:r>
      <w:r w:rsidR="007612FD" w:rsidRPr="00B65EAD">
        <w:rPr>
          <w:rFonts w:ascii="Aptos" w:hAnsi="Aptos" w:cs="Times New Roman"/>
          <w:sz w:val="24"/>
          <w:szCs w:val="24"/>
        </w:rPr>
        <w:t xml:space="preserve">eed </w:t>
      </w:r>
      <w:ins w:id="43" w:author="Hugh Pritchard" w:date="2024-06-01T01:17:00Z" w16du:dateUtc="2024-05-31T23:17:00Z">
        <w:r w:rsidR="00B24670">
          <w:rPr>
            <w:rFonts w:ascii="Aptos" w:hAnsi="Aptos" w:cs="Times New Roman"/>
            <w:sz w:val="24"/>
            <w:szCs w:val="24"/>
          </w:rPr>
          <w:t xml:space="preserve">dormancy </w:t>
        </w:r>
      </w:ins>
      <w:del w:id="44" w:author="Hugh Pritchard" w:date="2024-06-01T01:17:00Z" w16du:dateUtc="2024-05-31T23:17:00Z">
        <w:r w:rsidR="008E2760" w:rsidRPr="00B65EAD" w:rsidDel="00B24670">
          <w:rPr>
            <w:rFonts w:ascii="Aptos" w:hAnsi="Aptos" w:cs="Times New Roman"/>
            <w:sz w:val="24"/>
            <w:szCs w:val="24"/>
          </w:rPr>
          <w:delText>germination delay</w:delText>
        </w:r>
      </w:del>
      <w:r w:rsidR="007612FD" w:rsidRPr="00B65EAD">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w:t>
      </w:r>
      <w:del w:id="45" w:author="Hugh Pritchard" w:date="2024-06-01T01:17:00Z" w16du:dateUtc="2024-05-31T23:17:00Z">
        <w:r w:rsidR="009C2D2B" w:rsidRPr="00B65EAD" w:rsidDel="00B24670">
          <w:rPr>
            <w:rFonts w:ascii="Aptos" w:hAnsi="Aptos" w:cs="Times New Roman"/>
            <w:sz w:val="24"/>
            <w:szCs w:val="24"/>
          </w:rPr>
          <w:delText xml:space="preserve">seeds from </w:delText>
        </w:r>
      </w:del>
      <w:r w:rsidR="009C2D2B" w:rsidRPr="00B65EAD">
        <w:rPr>
          <w:rFonts w:ascii="Aptos" w:hAnsi="Aptos" w:cs="Times New Roman"/>
          <w:sz w:val="24"/>
          <w:szCs w:val="24"/>
        </w:rPr>
        <w:t>germinat</w:t>
      </w:r>
      <w:r w:rsidR="00082395" w:rsidRPr="00B65EAD">
        <w:rPr>
          <w:rFonts w:ascii="Aptos" w:hAnsi="Aptos" w:cs="Times New Roman"/>
          <w:sz w:val="24"/>
          <w:szCs w:val="24"/>
        </w:rPr>
        <w:t>i</w:t>
      </w:r>
      <w:ins w:id="46" w:author="Hugh Pritchard" w:date="2024-06-01T01:17:00Z" w16du:dateUtc="2024-05-31T23:17:00Z">
        <w:r w:rsidR="00B24670">
          <w:rPr>
            <w:rFonts w:ascii="Aptos" w:hAnsi="Aptos" w:cs="Times New Roman"/>
            <w:sz w:val="24"/>
            <w:szCs w:val="24"/>
          </w:rPr>
          <w:t>o</w:t>
        </w:r>
      </w:ins>
      <w:r w:rsidR="00082395" w:rsidRPr="00B65EAD">
        <w:rPr>
          <w:rFonts w:ascii="Aptos" w:hAnsi="Aptos" w:cs="Times New Roman"/>
          <w:sz w:val="24"/>
          <w:szCs w:val="24"/>
        </w:rPr>
        <w:t>n</w:t>
      </w:r>
      <w:ins w:id="47" w:author="Hugh Pritchard" w:date="2024-06-01T01:17:00Z" w16du:dateUtc="2024-05-31T23:17:00Z">
        <w:r w:rsidR="00B24670">
          <w:rPr>
            <w:rFonts w:ascii="Aptos" w:hAnsi="Aptos" w:cs="Times New Roman"/>
            <w:sz w:val="24"/>
            <w:szCs w:val="24"/>
          </w:rPr>
          <w:t xml:space="preserve"> </w:t>
        </w:r>
      </w:ins>
      <w:del w:id="48" w:author="Hugh Pritchard" w:date="2024-06-01T01:17:00Z" w16du:dateUtc="2024-05-31T23:17:00Z">
        <w:r w:rsidR="00082395" w:rsidRPr="00B65EAD" w:rsidDel="00B24670">
          <w:rPr>
            <w:rFonts w:ascii="Aptos" w:hAnsi="Aptos" w:cs="Times New Roman"/>
            <w:sz w:val="24"/>
            <w:szCs w:val="24"/>
          </w:rPr>
          <w:delText>g</w:delText>
        </w:r>
      </w:del>
      <w:r w:rsidR="00082395" w:rsidRPr="00B65EAD">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ins w:id="49" w:author="Hugh Pritchard" w:date="2024-06-01T01:17:00Z" w16du:dateUtc="2024-05-31T23:17:00Z">
        <w:r w:rsidR="00B24670">
          <w:rPr>
            <w:rFonts w:ascii="Aptos" w:hAnsi="Aptos" w:cs="Times New Roman"/>
            <w:sz w:val="24"/>
            <w:szCs w:val="24"/>
          </w:rPr>
          <w:t xml:space="preserve">so that </w:t>
        </w:r>
      </w:ins>
      <w:del w:id="50" w:author="Hugh Pritchard" w:date="2024-06-01T01:17:00Z" w16du:dateUtc="2024-05-31T23:17:00Z">
        <w:r w:rsidR="00A07EE4" w:rsidRPr="00B65EAD" w:rsidDel="00B24670">
          <w:rPr>
            <w:rFonts w:ascii="Aptos" w:hAnsi="Aptos" w:cs="Times New Roman"/>
            <w:sz w:val="24"/>
            <w:szCs w:val="24"/>
          </w:rPr>
          <w:delText xml:space="preserve">with the objective </w:delText>
        </w:r>
        <w:r w:rsidR="00C14627" w:rsidRPr="00B65EAD" w:rsidDel="00B24670">
          <w:rPr>
            <w:rFonts w:ascii="Aptos" w:hAnsi="Aptos" w:cs="Times New Roman"/>
            <w:sz w:val="24"/>
            <w:szCs w:val="24"/>
          </w:rPr>
          <w:delText xml:space="preserve">of </w:delText>
        </w:r>
        <w:r w:rsidR="00A07EE4" w:rsidRPr="00B65EAD" w:rsidDel="00B24670">
          <w:rPr>
            <w:rFonts w:ascii="Aptos" w:hAnsi="Aptos" w:cs="Times New Roman"/>
            <w:sz w:val="24"/>
            <w:szCs w:val="24"/>
          </w:rPr>
          <w:delText>avoid</w:delText>
        </w:r>
        <w:r w:rsidR="00C14627" w:rsidRPr="00B65EAD" w:rsidDel="00B24670">
          <w:rPr>
            <w:rFonts w:ascii="Aptos" w:hAnsi="Aptos" w:cs="Times New Roman"/>
            <w:sz w:val="24"/>
            <w:szCs w:val="24"/>
          </w:rPr>
          <w:delText>ing</w:delText>
        </w:r>
      </w:del>
      <w:r w:rsidR="00A07EE4" w:rsidRPr="00B65EAD">
        <w:rPr>
          <w:rFonts w:ascii="Aptos" w:hAnsi="Aptos" w:cs="Times New Roman"/>
          <w:sz w:val="24"/>
          <w:szCs w:val="24"/>
        </w:rPr>
        <w:t xml:space="preserve"> 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ins w:id="51" w:author="Hugh Pritchard" w:date="2024-06-01T01:17:00Z" w16du:dateUtc="2024-05-31T23:17:00Z">
        <w:r w:rsidR="00B24670">
          <w:rPr>
            <w:rFonts w:ascii="Aptos" w:hAnsi="Aptos" w:cs="Times New Roman"/>
            <w:sz w:val="24"/>
            <w:szCs w:val="24"/>
          </w:rPr>
          <w:t xml:space="preserve">is avoided </w:t>
        </w:r>
      </w:ins>
      <w:r w:rsidR="008334A3" w:rsidRPr="00B65EAD">
        <w:rPr>
          <w:rFonts w:ascii="Aptos" w:hAnsi="Aptos" w:cs="Times New Roman"/>
          <w:sz w:val="24"/>
          <w:szCs w:val="24"/>
        </w:rPr>
        <w:t>and</w:t>
      </w:r>
      <w:ins w:id="52" w:author="Hugh Pritchard" w:date="2024-06-01T01:18:00Z" w16du:dateUtc="2024-05-31T23:18:00Z">
        <w:r w:rsidR="00B24670">
          <w:rPr>
            <w:rFonts w:ascii="Aptos" w:hAnsi="Aptos" w:cs="Times New Roman"/>
            <w:sz w:val="24"/>
            <w:szCs w:val="24"/>
          </w:rPr>
          <w:t xml:space="preserve"> the</w:t>
        </w:r>
      </w:ins>
      <w:r w:rsidR="008334A3" w:rsidRPr="00B65EAD">
        <w:rPr>
          <w:rFonts w:ascii="Aptos" w:hAnsi="Aptos" w:cs="Times New Roman"/>
          <w:sz w:val="24"/>
          <w:szCs w:val="24"/>
        </w:rPr>
        <w:t xml:space="preserve"> timing </w:t>
      </w:r>
      <w:ins w:id="53" w:author="Hugh Pritchard" w:date="2024-06-01T01:18:00Z" w16du:dateUtc="2024-05-31T23:18:00Z">
        <w:r w:rsidR="00B24670">
          <w:rPr>
            <w:rFonts w:ascii="Aptos" w:hAnsi="Aptos" w:cs="Times New Roman"/>
            <w:sz w:val="24"/>
            <w:szCs w:val="24"/>
          </w:rPr>
          <w:t xml:space="preserve">of </w:t>
        </w:r>
      </w:ins>
      <w:r w:rsidR="008334A3" w:rsidRPr="00B65EAD">
        <w:rPr>
          <w:rFonts w:ascii="Aptos" w:hAnsi="Aptos" w:cs="Times New Roman"/>
          <w:sz w:val="24"/>
          <w:szCs w:val="24"/>
        </w:rPr>
        <w:t xml:space="preserve">germination phenology </w:t>
      </w:r>
      <w:del w:id="54" w:author="Hugh Pritchard" w:date="2024-06-01T01:18:00Z" w16du:dateUtc="2024-05-31T23:18:00Z">
        <w:r w:rsidR="008334A3" w:rsidRPr="00B65EAD" w:rsidDel="00B24670">
          <w:rPr>
            <w:rFonts w:ascii="Aptos" w:hAnsi="Aptos" w:cs="Times New Roman"/>
            <w:sz w:val="24"/>
            <w:szCs w:val="24"/>
          </w:rPr>
          <w:delText>to</w:delText>
        </w:r>
      </w:del>
      <w:r w:rsidR="008334A3" w:rsidRPr="00B65EAD">
        <w:rPr>
          <w:rFonts w:ascii="Aptos" w:hAnsi="Aptos" w:cs="Times New Roman"/>
          <w:sz w:val="24"/>
          <w:szCs w:val="24"/>
        </w:rPr>
        <w:t xml:space="preserve"> </w:t>
      </w:r>
      <w:del w:id="55" w:author="Hugh Pritchard" w:date="2024-06-01T01:18:00Z" w16du:dateUtc="2024-05-31T23:18:00Z">
        <w:r w:rsidR="008334A3" w:rsidRPr="00B65EAD" w:rsidDel="00B24670">
          <w:rPr>
            <w:rFonts w:ascii="Aptos" w:hAnsi="Aptos" w:cs="Times New Roman"/>
            <w:sz w:val="24"/>
            <w:szCs w:val="24"/>
          </w:rPr>
          <w:delText xml:space="preserve">favourable </w:delText>
        </w:r>
      </w:del>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ins w:id="56" w:author="Hugh Pritchard" w:date="2024-06-01T01:18:00Z" w16du:dateUtc="2024-05-31T23:18:00Z">
        <w:r w:rsidR="00B24670">
          <w:rPr>
            <w:rFonts w:ascii="Aptos" w:hAnsi="Aptos" w:cs="Times New Roman"/>
            <w:sz w:val="24"/>
            <w:szCs w:val="24"/>
          </w:rPr>
          <w:t xml:space="preserve">is </w:t>
        </w:r>
        <w:r w:rsidR="00B24670" w:rsidRPr="00B65EAD">
          <w:rPr>
            <w:rFonts w:ascii="Aptos" w:hAnsi="Aptos" w:cs="Times New Roman"/>
            <w:sz w:val="24"/>
            <w:szCs w:val="24"/>
          </w:rPr>
          <w:t>favour</w:t>
        </w:r>
      </w:ins>
      <w:ins w:id="57" w:author="Hugh Pritchard" w:date="2024-06-01T01:19:00Z" w16du:dateUtc="2024-05-31T23:19:00Z">
        <w:r w:rsidR="00B24670">
          <w:rPr>
            <w:rFonts w:ascii="Aptos" w:hAnsi="Aptos" w:cs="Times New Roman"/>
            <w:sz w:val="24"/>
            <w:szCs w:val="24"/>
          </w:rPr>
          <w:t xml:space="preserve">ed </w:t>
        </w:r>
      </w:ins>
      <w:ins w:id="58" w:author="Hugh Pritchard" w:date="2024-06-01T01:18:00Z" w16du:dateUtc="2024-05-31T23:18:00Z">
        <w:r w:rsidR="00B24670">
          <w:rPr>
            <w:rFonts w:ascii="Aptos" w:hAnsi="Aptos" w:cs="Times New Roman"/>
            <w:sz w:val="24"/>
            <w:szCs w:val="24"/>
          </w:rPr>
          <w:t xml:space="preserve"> </w:t>
        </w:r>
        <w:r w:rsidR="00B24670" w:rsidRPr="00B65EAD">
          <w:rPr>
            <w:rFonts w:ascii="Aptos" w:hAnsi="Aptos" w:cs="Times New Roman"/>
            <w:sz w:val="24"/>
            <w:szCs w:val="24"/>
          </w:rPr>
          <w:t xml:space="preserve"> </w:t>
        </w:r>
      </w:ins>
      <w:r w:rsidR="0008704C" w:rsidRPr="00B65EAD">
        <w:rPr>
          <w:rFonts w:ascii="Aptos" w:hAnsi="Aptos" w:cs="Times New Roman"/>
          <w:sz w:val="24"/>
          <w:szCs w:val="24"/>
        </w:rPr>
        <w:fldChar w:fldCharType="begin"/>
      </w:r>
      <w:r w:rsidR="008334A3" w:rsidRPr="00B65EAD">
        <w:rPr>
          <w:rFonts w:ascii="Aptos" w:hAnsi="Aptos" w:cs="Times New Roman"/>
          <w:sz w:val="24"/>
          <w:szCs w:val="24"/>
        </w:rPr>
        <w:instrText xml:space="preserve"> ADDIN EN.CITE &lt;EndNote&gt;&lt;Cite&gt;&lt;Author&gt;Lamont&lt;/Author&gt;&lt;Year&gt;2023&lt;/Year&gt;&lt;RecNum&gt;5391&lt;/RecNum&gt;&lt;DisplayText&gt;(Lamont &amp;amp;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8334A3" w:rsidRPr="00B65EAD">
        <w:rPr>
          <w:rFonts w:ascii="Aptos" w:hAnsi="Aptos" w:cs="Times New Roman"/>
          <w:noProof/>
          <w:sz w:val="24"/>
          <w:szCs w:val="24"/>
        </w:rPr>
        <w:t>(Lamont &amp;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r>
      <w:r w:rsidR="009E0DC4" w:rsidRPr="00B65EAD">
        <w:rPr>
          <w:rFonts w:ascii="Aptos" w:hAnsi="Aptos" w:cs="Times New Roman"/>
          <w:sz w:val="24"/>
          <w:szCs w:val="24"/>
        </w:rPr>
        <w:instrText xml:space="preserve"> ADDIN EN.CITE &lt;EndNote&gt;&lt;Cite&gt;&lt;Author&gt;Baskin&lt;/Author&gt;&lt;Year&gt;2004&lt;/Year&gt;&lt;RecNum&gt;3261&lt;/RecNum&gt;&lt;DisplayText&gt;(Baskin &amp;amp; Baskin, 2004)&lt;/DisplayText&gt;&lt;record&gt;&lt;rec-number&gt;3261&lt;/rec-number&gt;&lt;foreign-keys&gt;&lt;key app="EN" db-id="z5wrr0e0ozfsviesxxlp0rpfxdvdtt9a95t2" timestamp="1584456163"&gt;3261&lt;/key&gt;&lt;/foreign-keys&gt;&lt;ref-type name="Journal Article"&gt;17&lt;/ref-type&gt;&lt;contributors&gt;&lt;authors&gt;&lt;author&gt;Baskin, Jerry M.&lt;/author&gt;&lt;author&gt;Baskin, Carol C.&lt;/author&gt;&lt;/authors&gt;&lt;/contributors&gt;&lt;titles&gt;&lt;title&gt;A classification system for seed dormancy&lt;/title&gt;&lt;secondary-title&gt;Seed Science Research&lt;/secondary-title&gt;&lt;/titles&gt;&lt;periodical&gt;&lt;full-title&gt;Seed Science Research&lt;/full-title&gt;&lt;/periodical&gt;&lt;pages&gt;1-16&lt;/pages&gt;&lt;volume&gt;14&lt;/volume&gt;&lt;keywords&gt;&lt;keyword&gt;Dormancy&lt;/keyword&gt;&lt;keyword&gt;Dormancy review&lt;/keyword&gt;&lt;keyword&gt;Key article&lt;/keyword&gt;&lt;/keywords&gt;&lt;dates&gt;&lt;year&gt;2004&lt;/year&gt;&lt;/dates&gt;&lt;urls&gt;&lt;/urls&gt;&lt;/record&gt;&lt;/Cite&gt;&lt;/EndNote&gt;</w:instrText>
      </w:r>
      <w:r w:rsidR="009E0DC4" w:rsidRPr="00B65EAD">
        <w:rPr>
          <w:rFonts w:ascii="Aptos" w:hAnsi="Aptos" w:cs="Times New Roman"/>
          <w:sz w:val="24"/>
          <w:szCs w:val="24"/>
        </w:rPr>
        <w:fldChar w:fldCharType="separate"/>
      </w:r>
      <w:r w:rsidR="009E0DC4" w:rsidRPr="00B65EAD">
        <w:rPr>
          <w:rFonts w:ascii="Aptos" w:hAnsi="Aptos" w:cs="Times New Roman"/>
          <w:noProof/>
          <w:sz w:val="24"/>
          <w:szCs w:val="24"/>
        </w:rPr>
        <w:t>(Baskin &amp; Baskin, 2004)</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DsgQmxh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</w:fldData>
        </w:fldChar>
      </w:r>
      <w:r w:rsidR="005A3A6B" w:rsidRPr="00B65EAD">
        <w:rPr>
          <w:rFonts w:ascii="Aptos" w:hAnsi="Aptos" w:cs="Times New Roman"/>
          <w:sz w:val="24"/>
          <w:szCs w:val="24"/>
        </w:rPr>
        <w:instrText xml:space="preserve"> ADDIN EN.CITE </w:instrText>
      </w:r>
      <w:r w:rsidR="005A3A6B"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DsgQmxh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</w:fldData>
        </w:fldChar>
      </w:r>
      <w:r w:rsidR="005A3A6B" w:rsidRPr="00B65EAD">
        <w:rPr>
          <w:rFonts w:ascii="Aptos" w:hAnsi="Aptos" w:cs="Times New Roman"/>
          <w:sz w:val="24"/>
          <w:szCs w:val="24"/>
        </w:rPr>
        <w:instrText xml:space="preserve"> ADDIN EN.CITE.DATA </w:instrText>
      </w:r>
      <w:r w:rsidR="005A3A6B" w:rsidRPr="00B65EAD">
        <w:rPr>
          <w:rFonts w:ascii="Aptos" w:hAnsi="Aptos" w:cs="Times New Roman"/>
          <w:sz w:val="24"/>
          <w:szCs w:val="24"/>
        </w:rPr>
      </w:r>
      <w:r w:rsidR="005A3A6B" w:rsidRPr="00B65EAD">
        <w:rPr>
          <w:rFonts w:ascii="Aptos" w:hAnsi="Aptos" w:cs="Times New Roman"/>
          <w:sz w:val="24"/>
          <w:szCs w:val="24"/>
        </w:rPr>
        <w:fldChar w:fldCharType="end"/>
      </w:r>
      <w:r w:rsidR="00E83662" w:rsidRPr="00B65EAD">
        <w:rPr>
          <w:rFonts w:ascii="Aptos" w:hAnsi="Aptos" w:cs="Times New Roman"/>
          <w:sz w:val="24"/>
          <w:szCs w:val="24"/>
        </w:rPr>
      </w:r>
      <w:r w:rsidR="00E83662" w:rsidRPr="00B65EAD">
        <w:rPr>
          <w:rFonts w:ascii="Aptos" w:hAnsi="Aptos" w:cs="Times New Roman"/>
          <w:sz w:val="24"/>
          <w:szCs w:val="24"/>
        </w:rPr>
        <w:fldChar w:fldCharType="separate"/>
      </w:r>
      <w:r w:rsidR="005A3A6B" w:rsidRPr="00B65EAD">
        <w:rPr>
          <w:rFonts w:ascii="Aptos" w:hAnsi="Aptos" w:cs="Times New Roman"/>
          <w:noProof/>
          <w:sz w:val="24"/>
          <w:szCs w:val="24"/>
        </w:rPr>
        <w:t>(Baskin et al., 2000; Blandino et al., 2019; Phartyal et al., 2009; Vandelook et al., 2007, 2009; Vandelook,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DB0468" w:rsidRPr="00B65EAD">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DB0468" w:rsidRPr="00B65EAD">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3CD006FD" w:rsidR="009A40D2" w:rsidRPr="00B65EAD" w:rsidRDefault="00C90184"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Biogeographical variation in several germination traits is well documented. For example, seeds from </w:t>
      </w:r>
      <w:r w:rsidR="00074FE5" w:rsidRPr="00B65EAD">
        <w:rPr>
          <w:rFonts w:ascii="Aptos" w:hAnsi="Aptos" w:cs="Times New Roman"/>
          <w:sz w:val="24"/>
          <w:szCs w:val="24"/>
        </w:rPr>
        <w:t>warmer sites have been shown to have</w:t>
      </w:r>
      <w:r w:rsidRPr="00B65EAD">
        <w:rPr>
          <w:rFonts w:ascii="Aptos" w:hAnsi="Aptos" w:cs="Times New Roman"/>
          <w:sz w:val="24"/>
          <w:szCs w:val="24"/>
        </w:rPr>
        <w:t xml:space="preserve"> lower </w:t>
      </w:r>
      <w:r w:rsidR="00074FE5" w:rsidRPr="00B65EAD">
        <w:rPr>
          <w:rFonts w:ascii="Aptos" w:hAnsi="Aptos" w:cs="Times New Roman"/>
          <w:sz w:val="24"/>
          <w:szCs w:val="24"/>
        </w:rPr>
        <w:t>minimum</w:t>
      </w:r>
      <w:r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OyBSb3NiYWto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</w:fldData>
        </w:fldChar>
      </w:r>
      <w:r w:rsidR="00074FE5" w:rsidRPr="00B65EAD">
        <w:rPr>
          <w:rFonts w:ascii="Aptos" w:hAnsi="Aptos" w:cs="Times New Roman"/>
          <w:sz w:val="24"/>
          <w:szCs w:val="24"/>
        </w:rPr>
        <w:instrText xml:space="preserve"> ADDIN EN.CITE </w:instrText>
      </w:r>
      <w:r w:rsidR="00074FE5"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OyBSb3NiYWto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</w:fldData>
        </w:fldChar>
      </w:r>
      <w:r w:rsidR="00074FE5" w:rsidRPr="00B65EAD">
        <w:rPr>
          <w:rFonts w:ascii="Aptos" w:hAnsi="Aptos" w:cs="Times New Roman"/>
          <w:sz w:val="24"/>
          <w:szCs w:val="24"/>
        </w:rPr>
        <w:instrText xml:space="preserve"> ADDIN EN.CITE.DATA </w:instrText>
      </w:r>
      <w:r w:rsidR="00074FE5" w:rsidRPr="00B65EAD">
        <w:rPr>
          <w:rFonts w:ascii="Aptos" w:hAnsi="Aptos" w:cs="Times New Roman"/>
          <w:sz w:val="24"/>
          <w:szCs w:val="24"/>
        </w:rPr>
      </w:r>
      <w:r w:rsidR="00074FE5" w:rsidRPr="00B65EAD">
        <w:rPr>
          <w:rFonts w:ascii="Aptos" w:hAnsi="Aptos" w:cs="Times New Roman"/>
          <w:sz w:val="24"/>
          <w:szCs w:val="24"/>
        </w:rPr>
        <w:fldChar w:fldCharType="end"/>
      </w:r>
      <w:r w:rsidR="005E424C" w:rsidRPr="00B65EAD">
        <w:rPr>
          <w:rFonts w:ascii="Aptos" w:hAnsi="Aptos" w:cs="Times New Roman"/>
          <w:sz w:val="24"/>
          <w:szCs w:val="24"/>
        </w:rPr>
      </w:r>
      <w:r w:rsidR="005E424C" w:rsidRPr="00B65EAD">
        <w:rPr>
          <w:rFonts w:ascii="Aptos" w:hAnsi="Aptos" w:cs="Times New Roman"/>
          <w:sz w:val="24"/>
          <w:szCs w:val="24"/>
        </w:rPr>
        <w:fldChar w:fldCharType="separate"/>
      </w:r>
      <w:r w:rsidR="00074FE5" w:rsidRPr="00B65EAD">
        <w:rPr>
          <w:rFonts w:ascii="Aptos" w:hAnsi="Aptos" w:cs="Times New Roman"/>
          <w:noProof/>
          <w:sz w:val="24"/>
          <w:szCs w:val="24"/>
        </w:rPr>
        <w:t>(Daws et al., 2004; Rosbakh &amp; Poschlod, 2015)</w:t>
      </w:r>
      <w:r w:rsidR="005E424C" w:rsidRPr="00B65EAD">
        <w:rPr>
          <w:rFonts w:ascii="Aptos" w:hAnsi="Aptos" w:cs="Times New Roman"/>
          <w:sz w:val="24"/>
          <w:szCs w:val="24"/>
        </w:rPr>
        <w:fldChar w:fldCharType="end"/>
      </w:r>
      <w:r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ins w:id="59" w:author="Hugh Pritchard" w:date="2024-06-01T01:20:00Z" w16du:dateUtc="2024-05-31T23:20:00Z">
        <w:r w:rsidR="00B24670">
          <w:rPr>
            <w:rFonts w:ascii="Aptos" w:hAnsi="Aptos" w:cs="Times New Roman"/>
            <w:sz w:val="24"/>
            <w:szCs w:val="24"/>
          </w:rPr>
          <w:t>. For example</w:t>
        </w:r>
      </w:ins>
      <w:r w:rsidR="009A40D2" w:rsidRPr="00B65EAD">
        <w:rPr>
          <w:rFonts w:ascii="Aptos" w:hAnsi="Aptos" w:cs="Times New Roman"/>
          <w:sz w:val="24"/>
          <w:szCs w:val="24"/>
        </w:rPr>
        <w:t>,</w:t>
      </w:r>
      <w:del w:id="60" w:author="Hugh Pritchard" w:date="2024-06-01T01:20:00Z" w16du:dateUtc="2024-05-31T23:20:00Z">
        <w:r w:rsidR="009A40D2" w:rsidRPr="00B65EAD" w:rsidDel="00B24670">
          <w:rPr>
            <w:rFonts w:ascii="Aptos" w:hAnsi="Aptos" w:cs="Times New Roman"/>
            <w:sz w:val="24"/>
            <w:szCs w:val="24"/>
          </w:rPr>
          <w:delText xml:space="preserve"> </w:delText>
        </w:r>
        <w:r w:rsidRPr="00B65EAD" w:rsidDel="00B24670">
          <w:rPr>
            <w:rFonts w:ascii="Aptos" w:hAnsi="Aptos" w:cs="Times New Roman"/>
            <w:sz w:val="24"/>
            <w:szCs w:val="24"/>
          </w:rPr>
          <w:delText>as it</w:delText>
        </w:r>
        <w:r w:rsidR="009A40D2" w:rsidRPr="00B65EAD" w:rsidDel="00B24670">
          <w:rPr>
            <w:rFonts w:ascii="Aptos" w:hAnsi="Aptos" w:cs="Times New Roman"/>
            <w:sz w:val="24"/>
            <w:szCs w:val="24"/>
          </w:rPr>
          <w:delText xml:space="preserve"> has been</w:delText>
        </w:r>
      </w:del>
      <w:r w:rsidR="009A40D2" w:rsidRPr="00B65EAD">
        <w:rPr>
          <w:rFonts w:ascii="Aptos" w:hAnsi="Aptos" w:cs="Times New Roman"/>
          <w:sz w:val="24"/>
          <w:szCs w:val="24"/>
        </w:rPr>
        <w:t xml:space="preserve"> </w:t>
      </w:r>
      <w:del w:id="61" w:author="Hugh Pritchard" w:date="2024-06-01T01:20:00Z" w16du:dateUtc="2024-05-31T23:20:00Z">
        <w:r w:rsidRPr="00B65EAD" w:rsidDel="00B24670">
          <w:rPr>
            <w:rFonts w:ascii="Aptos" w:hAnsi="Aptos" w:cs="Times New Roman"/>
            <w:sz w:val="24"/>
            <w:szCs w:val="24"/>
          </w:rPr>
          <w:lastRenderedPageBreak/>
          <w:delText>demonstrated</w:delText>
        </w:r>
        <w:r w:rsidR="009A40D2" w:rsidRPr="00B65EAD" w:rsidDel="00B24670">
          <w:rPr>
            <w:rFonts w:ascii="Aptos" w:hAnsi="Aptos" w:cs="Times New Roman"/>
            <w:sz w:val="24"/>
            <w:szCs w:val="24"/>
          </w:rPr>
          <w:delText xml:space="preserve"> that</w:delText>
        </w:r>
      </w:del>
      <w:r w:rsidR="009A40D2" w:rsidRPr="00B65EAD">
        <w:rPr>
          <w:rFonts w:ascii="Aptos" w:hAnsi="Aptos" w:cs="Times New Roman"/>
          <w:sz w:val="24"/>
          <w:szCs w:val="24"/>
        </w:rPr>
        <w:t xml:space="preserve"> 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043672" w:rsidRPr="00B65EAD">
        <w:rPr>
          <w:rFonts w:ascii="Aptos" w:hAnsi="Aptos" w:cs="Times New Roman"/>
          <w:sz w:val="24"/>
          <w:szCs w:val="24"/>
        </w:rPr>
        <w:instrText xml:space="preserve"> ADDIN EN.CITE &lt;EndNote&gt;&lt;Cite&gt;&lt;Author&gt;Allen&lt;/Author&gt;&lt;Year&gt;1998&lt;/Year&gt;&lt;RecNum&gt;3626&lt;/RecNum&gt;&lt;DisplayText&gt;(Allen &amp;amp; Meyer, 1998)&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EndNote&gt;</w:instrText>
      </w:r>
      <w:r w:rsidR="00043672" w:rsidRPr="00B65EAD">
        <w:rPr>
          <w:rFonts w:ascii="Aptos" w:hAnsi="Aptos" w:cs="Times New Roman"/>
          <w:sz w:val="24"/>
          <w:szCs w:val="24"/>
        </w:rPr>
        <w:fldChar w:fldCharType="separate"/>
      </w:r>
      <w:r w:rsidR="00043672" w:rsidRPr="00B65EAD">
        <w:rPr>
          <w:rFonts w:ascii="Aptos" w:hAnsi="Aptos" w:cs="Times New Roman"/>
          <w:noProof/>
          <w:sz w:val="24"/>
          <w:szCs w:val="24"/>
        </w:rPr>
        <w:t>(Allen &amp; Meyer, 1998)</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Pr="00B65EAD">
        <w:rPr>
          <w:rFonts w:ascii="Aptos" w:hAnsi="Aptos" w:cs="Times New Roman"/>
          <w:sz w:val="24"/>
          <w:szCs w:val="24"/>
        </w:rPr>
        <w:t xml:space="preserve">However, </w:t>
      </w:r>
      <w:del w:id="62" w:author="Hugh Pritchard" w:date="2024-06-01T01:20:00Z" w16du:dateUtc="2024-05-31T23:20:00Z">
        <w:r w:rsidRPr="00B65EAD" w:rsidDel="00B24670">
          <w:rPr>
            <w:rFonts w:ascii="Aptos" w:hAnsi="Aptos" w:cs="Times New Roman"/>
            <w:sz w:val="24"/>
            <w:szCs w:val="24"/>
          </w:rPr>
          <w:delText>to our knowledge</w:delText>
        </w:r>
        <w:r w:rsidR="00492AA7" w:rsidRPr="00B65EAD" w:rsidDel="00B24670">
          <w:rPr>
            <w:rFonts w:ascii="Aptos" w:hAnsi="Aptos" w:cs="Times New Roman"/>
            <w:sz w:val="24"/>
            <w:szCs w:val="24"/>
          </w:rPr>
          <w:delText>,</w:delText>
        </w:r>
      </w:del>
      <w:r w:rsidRPr="00B65EAD">
        <w:rPr>
          <w:rFonts w:ascii="Aptos" w:hAnsi="Aptos" w:cs="Times New Roman"/>
          <w:sz w:val="24"/>
          <w:szCs w:val="24"/>
        </w:rPr>
        <w:t xml:space="preserve"> much less research has been dedicated to </w:t>
      </w:r>
      <w:r w:rsidR="00CA7D9F" w:rsidRPr="00B65EAD">
        <w:rPr>
          <w:rFonts w:ascii="Aptos" w:hAnsi="Aptos" w:cs="Times New Roman"/>
          <w:sz w:val="24"/>
          <w:szCs w:val="24"/>
        </w:rPr>
        <w:t>traits related to post-dispersal</w:t>
      </w:r>
      <w:r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AF24E4" w:rsidRPr="00B65EAD">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Habitat-correlated seed germination behaviour in populations of wood anemone (Anemone nemorosa L.) from northern Italy&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AF24E4" w:rsidRPr="00B65EAD">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Pr="00B65EAD">
        <w:rPr>
          <w:rFonts w:ascii="Aptos" w:hAnsi="Aptos" w:cs="Times New Roman"/>
          <w:sz w:val="24"/>
          <w:szCs w:val="24"/>
        </w:rPr>
        <w:t xml:space="preserve">compared morphological dormancy between mountain and lowland populations of the temperate woodland forb </w:t>
      </w:r>
      <w:r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Pr="00B65EAD">
        <w:rPr>
          <w:rFonts w:ascii="Aptos" w:hAnsi="Aptos" w:cs="Times New Roman"/>
          <w:sz w:val="24"/>
          <w:szCs w:val="24"/>
        </w:rPr>
        <w:t xml:space="preserve"> </w:t>
      </w:r>
      <w:r w:rsidR="007B662C" w:rsidRPr="00B65EAD">
        <w:rPr>
          <w:rFonts w:ascii="Aptos" w:hAnsi="Aptos" w:cs="Times New Roman"/>
          <w:sz w:val="24"/>
          <w:szCs w:val="24"/>
        </w:rPr>
        <w:t>e</w:t>
      </w:r>
      <w:r w:rsidRPr="00B65EAD">
        <w:rPr>
          <w:rFonts w:ascii="Aptos" w:hAnsi="Aptos" w:cs="Times New Roman"/>
          <w:sz w:val="24"/>
          <w:szCs w:val="24"/>
        </w:rPr>
        <w:t xml:space="preserve">mbryo size at dispersal was similar in all the populations, embryo growth at cool temperatures was faster in the mountain population. </w:t>
      </w:r>
      <w:r w:rsidRPr="00226E94">
        <w:rPr>
          <w:rFonts w:ascii="Aptos" w:hAnsi="Aptos" w:cs="Times New Roman"/>
          <w:sz w:val="24"/>
          <w:szCs w:val="24"/>
          <w:highlight w:val="yellow"/>
          <w:rPrChange w:id="63" w:author="Hugh Pritchard" w:date="2024-06-01T01:24:00Z" w16du:dateUtc="2024-05-31T23:24:00Z">
            <w:rPr>
              <w:rFonts w:ascii="Aptos" w:hAnsi="Aptos" w:cs="Times New Roman"/>
              <w:sz w:val="24"/>
              <w:szCs w:val="24"/>
            </w:rPr>
          </w:rPrChange>
        </w:rPr>
        <w:t>This suggest</w:t>
      </w:r>
      <w:r w:rsidR="00CB5E98" w:rsidRPr="00226E94">
        <w:rPr>
          <w:rFonts w:ascii="Aptos" w:hAnsi="Aptos" w:cs="Times New Roman"/>
          <w:sz w:val="24"/>
          <w:szCs w:val="24"/>
          <w:highlight w:val="yellow"/>
          <w:rPrChange w:id="64" w:author="Hugh Pritchard" w:date="2024-06-01T01:24:00Z" w16du:dateUtc="2024-05-31T23:24:00Z">
            <w:rPr>
              <w:rFonts w:ascii="Aptos" w:hAnsi="Aptos" w:cs="Times New Roman"/>
              <w:sz w:val="24"/>
              <w:szCs w:val="24"/>
            </w:rPr>
          </w:rPrChange>
        </w:rPr>
        <w:t>s</w:t>
      </w:r>
      <w:r w:rsidRPr="00226E94">
        <w:rPr>
          <w:rFonts w:ascii="Aptos" w:hAnsi="Aptos" w:cs="Times New Roman"/>
          <w:sz w:val="24"/>
          <w:szCs w:val="24"/>
          <w:highlight w:val="yellow"/>
          <w:rPrChange w:id="65" w:author="Hugh Pritchard" w:date="2024-06-01T01:24:00Z" w16du:dateUtc="2024-05-31T23:24:00Z">
            <w:rPr>
              <w:rFonts w:ascii="Aptos" w:hAnsi="Aptos" w:cs="Times New Roman"/>
              <w:sz w:val="24"/>
              <w:szCs w:val="24"/>
            </w:rPr>
          </w:rPrChange>
        </w:rPr>
        <w:t xml:space="preserve"> a capacity of morphological dormancy to adapt to local conditions, either by local adaptation or phenotypic plasticity, analogous to that </w:t>
      </w:r>
      <w:r w:rsidR="00227DBC" w:rsidRPr="00226E94">
        <w:rPr>
          <w:rFonts w:ascii="Aptos" w:hAnsi="Aptos" w:cs="Times New Roman"/>
          <w:sz w:val="24"/>
          <w:szCs w:val="24"/>
          <w:highlight w:val="yellow"/>
          <w:rPrChange w:id="66" w:author="Hugh Pritchard" w:date="2024-06-01T01:24:00Z" w16du:dateUtc="2024-05-31T23:24:00Z">
            <w:rPr>
              <w:rFonts w:ascii="Aptos" w:hAnsi="Aptos" w:cs="Times New Roman"/>
              <w:sz w:val="24"/>
              <w:szCs w:val="24"/>
            </w:rPr>
          </w:rPrChange>
        </w:rPr>
        <w:t>shown by</w:t>
      </w:r>
      <w:r w:rsidRPr="00226E94">
        <w:rPr>
          <w:rFonts w:ascii="Aptos" w:hAnsi="Aptos" w:cs="Times New Roman"/>
          <w:sz w:val="24"/>
          <w:szCs w:val="24"/>
          <w:highlight w:val="yellow"/>
          <w:rPrChange w:id="67" w:author="Hugh Pritchard" w:date="2024-06-01T01:24:00Z" w16du:dateUtc="2024-05-31T23:24:00Z">
            <w:rPr>
              <w:rFonts w:ascii="Aptos" w:hAnsi="Aptos" w:cs="Times New Roman"/>
              <w:sz w:val="24"/>
              <w:szCs w:val="24"/>
            </w:rPr>
          </w:rPrChange>
        </w:rPr>
        <w:t xml:space="preserve"> physiological</w:t>
      </w:r>
      <w:r w:rsidRPr="00B65EAD">
        <w:rPr>
          <w:rFonts w:ascii="Aptos" w:hAnsi="Aptos" w:cs="Times New Roman"/>
          <w:sz w:val="24"/>
          <w:szCs w:val="24"/>
        </w:rPr>
        <w:t xml:space="preserve"> </w:t>
      </w:r>
      <w:commentRangeStart w:id="68"/>
      <w:r w:rsidRPr="00B65EAD">
        <w:rPr>
          <w:rFonts w:ascii="Aptos" w:hAnsi="Aptos" w:cs="Times New Roman"/>
          <w:sz w:val="24"/>
          <w:szCs w:val="24"/>
        </w:rPr>
        <w:t>dormancy</w:t>
      </w:r>
      <w:commentRangeEnd w:id="68"/>
      <w:r w:rsidR="00226E94">
        <w:rPr>
          <w:rStyle w:val="Refdecomentario"/>
        </w:rPr>
        <w:commentReference w:id="68"/>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227DBC" w:rsidRPr="00B65EAD">
        <w:rPr>
          <w:rFonts w:ascii="Aptos" w:hAnsi="Aptos" w:cs="Times New Roman"/>
          <w:sz w:val="24"/>
          <w:szCs w:val="24"/>
        </w:rPr>
        <w:instrText xml:space="preserve"> ADDIN EN.CITE </w:instrTex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227DBC" w:rsidRPr="00B65EAD">
        <w:rPr>
          <w:rFonts w:ascii="Aptos" w:hAnsi="Aptos" w:cs="Times New Roman"/>
          <w:sz w:val="24"/>
          <w:szCs w:val="24"/>
        </w:rPr>
        <w:instrText xml:space="preserve"> ADDIN EN.CITE.DATA </w:instrText>
      </w:r>
      <w:r w:rsidR="00227DBC" w:rsidRPr="00B65EAD">
        <w:rPr>
          <w:rFonts w:ascii="Aptos" w:hAnsi="Aptos" w:cs="Times New Roman"/>
          <w:sz w:val="24"/>
          <w:szCs w:val="24"/>
        </w:rPr>
      </w:r>
      <w:r w:rsidR="00227DBC" w:rsidRPr="00B65EAD">
        <w:rPr>
          <w:rFonts w:ascii="Aptos" w:hAnsi="Aptos" w:cs="Times New Roman"/>
          <w:sz w:val="24"/>
          <w:szCs w:val="24"/>
        </w:rPr>
        <w:fldChar w:fldCharType="end"/>
      </w:r>
      <w:r w:rsidR="00227DBC" w:rsidRPr="00B65EAD">
        <w:rPr>
          <w:rFonts w:ascii="Aptos" w:hAnsi="Aptos" w:cs="Times New Roman"/>
          <w:sz w:val="24"/>
          <w:szCs w:val="24"/>
        </w:rPr>
      </w:r>
      <w:r w:rsidR="00227DBC" w:rsidRPr="00B65EAD">
        <w:rPr>
          <w:rFonts w:ascii="Aptos" w:hAnsi="Aptos" w:cs="Times New Roman"/>
          <w:sz w:val="24"/>
          <w:szCs w:val="24"/>
        </w:rPr>
        <w:fldChar w:fldCharType="separate"/>
      </w:r>
      <w:r w:rsidR="00227DBC" w:rsidRPr="00B65EAD">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Pr="00B65EAD">
        <w:rPr>
          <w:rFonts w:ascii="Aptos" w:hAnsi="Aptos" w:cs="Times New Roman"/>
          <w:sz w:val="24"/>
          <w:szCs w:val="24"/>
        </w:rPr>
        <w:t xml:space="preserve">. Further research is warranted, to measure the thermal thresholds for </w:t>
      </w:r>
      <w:r w:rsidR="00216611" w:rsidRPr="00B65EAD">
        <w:rPr>
          <w:rFonts w:ascii="Aptos" w:hAnsi="Aptos" w:cs="Times New Roman"/>
          <w:sz w:val="24"/>
          <w:szCs w:val="24"/>
        </w:rPr>
        <w:t xml:space="preserve">post-dispersal </w:t>
      </w:r>
      <w:r w:rsidRPr="00B65EAD">
        <w:rPr>
          <w:rFonts w:ascii="Aptos" w:hAnsi="Aptos" w:cs="Times New Roman"/>
          <w:sz w:val="24"/>
          <w:szCs w:val="24"/>
        </w:rPr>
        <w:t xml:space="preserve">embryo growth across wider </w:t>
      </w:r>
      <w:r w:rsidR="00216611" w:rsidRPr="00B65EAD">
        <w:rPr>
          <w:rFonts w:ascii="Aptos" w:hAnsi="Aptos" w:cs="Times New Roman"/>
          <w:sz w:val="24"/>
          <w:szCs w:val="24"/>
        </w:rPr>
        <w:t>bio</w:t>
      </w:r>
      <w:r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To our knowledge, </w:t>
      </w:r>
      <w:ins w:id="69" w:author="Hugh Pritchard" w:date="2024-06-01T01:26:00Z" w16du:dateUtc="2024-05-31T23:26:00Z">
        <w:r w:rsidR="00226E94">
          <w:rPr>
            <w:rFonts w:ascii="Aptos" w:hAnsi="Aptos" w:cs="Times New Roman"/>
            <w:sz w:val="24"/>
            <w:szCs w:val="24"/>
          </w:rPr>
          <w:t xml:space="preserve">this is the first </w:t>
        </w:r>
      </w:ins>
      <w:del w:id="70" w:author="Hugh Pritchard" w:date="2024-06-01T01:26:00Z" w16du:dateUtc="2024-05-31T23:26:00Z">
        <w:r w:rsidR="005B7631" w:rsidRPr="00B65EAD" w:rsidDel="00226E94">
          <w:rPr>
            <w:rFonts w:ascii="Aptos" w:hAnsi="Aptos" w:cs="Times New Roman"/>
            <w:sz w:val="24"/>
            <w:szCs w:val="24"/>
          </w:rPr>
          <w:delText>a</w:delText>
        </w:r>
      </w:del>
      <w:r w:rsidR="005B7631" w:rsidRPr="00B65EAD">
        <w:rPr>
          <w:rFonts w:ascii="Aptos" w:hAnsi="Aptos" w:cs="Times New Roman"/>
          <w:sz w:val="24"/>
          <w:szCs w:val="24"/>
        </w:rPr>
        <w:t xml:space="preserve"> study </w:t>
      </w:r>
      <w:ins w:id="71" w:author="Hugh Pritchard" w:date="2024-06-01T01:46:00Z" w16du:dateUtc="2024-05-31T23:46:00Z">
        <w:r w:rsidR="003B2C5D">
          <w:rPr>
            <w:rFonts w:ascii="Aptos" w:hAnsi="Aptos" w:cs="Times New Roman"/>
            <w:sz w:val="24"/>
            <w:szCs w:val="24"/>
          </w:rPr>
          <w:t xml:space="preserve">to quantify the </w:t>
        </w:r>
      </w:ins>
      <w:del w:id="72" w:author="Hugh Pritchard" w:date="2024-06-01T01:46:00Z" w16du:dateUtc="2024-05-31T23:46:00Z">
        <w:r w:rsidR="005B7631" w:rsidRPr="00B65EAD" w:rsidDel="003B2C5D">
          <w:rPr>
            <w:rFonts w:ascii="Aptos" w:hAnsi="Aptos" w:cs="Times New Roman"/>
            <w:sz w:val="24"/>
            <w:szCs w:val="24"/>
          </w:rPr>
          <w:delText>on</w:delText>
        </w:r>
      </w:del>
      <w:r w:rsidR="005B7631" w:rsidRPr="00B65EAD">
        <w:rPr>
          <w:rFonts w:ascii="Aptos" w:hAnsi="Aptos" w:cs="Times New Roman"/>
          <w:sz w:val="24"/>
          <w:szCs w:val="24"/>
        </w:rPr>
        <w:t xml:space="preserve"> t</w:t>
      </w:r>
      <w:ins w:id="73" w:author="Hugh Pritchard" w:date="2024-06-01T01:46:00Z" w16du:dateUtc="2024-05-31T23:46:00Z">
        <w:r w:rsidR="003B2C5D">
          <w:rPr>
            <w:rFonts w:ascii="Aptos" w:hAnsi="Aptos" w:cs="Times New Roman"/>
            <w:sz w:val="24"/>
            <w:szCs w:val="24"/>
          </w:rPr>
          <w:t xml:space="preserve">hermal thresholds that </w:t>
        </w:r>
      </w:ins>
      <w:del w:id="74" w:author="Hugh Pritchard" w:date="2024-06-01T01:46:00Z" w16du:dateUtc="2024-05-31T23:46:00Z">
        <w:r w:rsidR="005B7631" w:rsidRPr="00B65EAD" w:rsidDel="003B2C5D">
          <w:rPr>
            <w:rFonts w:ascii="Aptos" w:hAnsi="Aptos" w:cs="Times New Roman"/>
            <w:sz w:val="24"/>
            <w:szCs w:val="24"/>
          </w:rPr>
          <w:delText>emperature</w:delText>
        </w:r>
      </w:del>
      <w:r w:rsidR="005B7631" w:rsidRPr="00B65EAD">
        <w:rPr>
          <w:rFonts w:ascii="Aptos" w:hAnsi="Aptos" w:cs="Times New Roman"/>
          <w:sz w:val="24"/>
          <w:szCs w:val="24"/>
        </w:rPr>
        <w:t xml:space="preserve"> regulat</w:t>
      </w:r>
      <w:ins w:id="75" w:author="Hugh Pritchard" w:date="2024-06-01T01:46:00Z" w16du:dateUtc="2024-05-31T23:46:00Z">
        <w:r w:rsidR="003B2C5D">
          <w:rPr>
            <w:rFonts w:ascii="Aptos" w:hAnsi="Aptos" w:cs="Times New Roman"/>
            <w:sz w:val="24"/>
            <w:szCs w:val="24"/>
          </w:rPr>
          <w:t xml:space="preserve">e </w:t>
        </w:r>
      </w:ins>
      <w:del w:id="76" w:author="Hugh Pritchard" w:date="2024-06-01T01:46:00Z" w16du:dateUtc="2024-05-31T23:46:00Z">
        <w:r w:rsidR="005B7631" w:rsidRPr="00B65EAD" w:rsidDel="003B2C5D">
          <w:rPr>
            <w:rFonts w:ascii="Aptos" w:hAnsi="Aptos" w:cs="Times New Roman"/>
            <w:sz w:val="24"/>
            <w:szCs w:val="24"/>
          </w:rPr>
          <w:delText>ion of</w:delText>
        </w:r>
      </w:del>
      <w:del w:id="77" w:author="Hugh Pritchard" w:date="2024-06-01T01:47:00Z" w16du:dateUtc="2024-05-31T23:47:00Z">
        <w:r w:rsidR="005B7631" w:rsidRPr="00B65EAD" w:rsidDel="003B2C5D">
          <w:rPr>
            <w:rFonts w:ascii="Aptos" w:hAnsi="Aptos" w:cs="Times New Roman"/>
            <w:sz w:val="24"/>
            <w:szCs w:val="24"/>
          </w:rPr>
          <w:delText xml:space="preserve"> </w:delText>
        </w:r>
      </w:del>
      <w:r w:rsidR="005B7631" w:rsidRPr="00B65EAD">
        <w:rPr>
          <w:rFonts w:ascii="Aptos" w:hAnsi="Aptos" w:cs="Times New Roman"/>
          <w:sz w:val="24"/>
          <w:szCs w:val="24"/>
        </w:rPr>
        <w:t xml:space="preserve">embryo growth </w:t>
      </w:r>
      <w:ins w:id="78" w:author="Hugh Pritchard" w:date="2024-06-01T01:47:00Z" w16du:dateUtc="2024-05-31T23:47:00Z">
        <w:r w:rsidR="003B2C5D">
          <w:rPr>
            <w:rFonts w:ascii="Aptos" w:hAnsi="Aptos" w:cs="Times New Roman"/>
            <w:sz w:val="24"/>
            <w:szCs w:val="24"/>
          </w:rPr>
          <w:t xml:space="preserve">rate </w:t>
        </w:r>
      </w:ins>
      <w:r w:rsidR="005B7631" w:rsidRPr="00B65EAD">
        <w:rPr>
          <w:rFonts w:ascii="Aptos" w:hAnsi="Aptos" w:cs="Times New Roman"/>
          <w:sz w:val="24"/>
          <w:szCs w:val="24"/>
        </w:rPr>
        <w:t>across the whole latitudinal distribution of a species</w:t>
      </w:r>
      <w:del w:id="79" w:author="Hugh Pritchard" w:date="2024-06-01T01:26:00Z" w16du:dateUtc="2024-05-31T23:26:00Z">
        <w:r w:rsidR="005B7631" w:rsidRPr="00B65EAD" w:rsidDel="00226E94">
          <w:rPr>
            <w:rFonts w:ascii="Aptos" w:hAnsi="Aptos" w:cs="Times New Roman"/>
            <w:sz w:val="24"/>
            <w:szCs w:val="24"/>
          </w:rPr>
          <w:delText xml:space="preserve"> has not be</w:delText>
        </w:r>
        <w:r w:rsidR="00CB5E98" w:rsidRPr="00B65EAD" w:rsidDel="00226E94">
          <w:rPr>
            <w:rFonts w:ascii="Aptos" w:hAnsi="Aptos" w:cs="Times New Roman"/>
            <w:sz w:val="24"/>
            <w:szCs w:val="24"/>
          </w:rPr>
          <w:delText>en</w:delText>
        </w:r>
        <w:r w:rsidR="005B7631" w:rsidRPr="00B65EAD" w:rsidDel="00226E94">
          <w:rPr>
            <w:rFonts w:ascii="Aptos" w:hAnsi="Aptos" w:cs="Times New Roman"/>
            <w:sz w:val="24"/>
            <w:szCs w:val="24"/>
          </w:rPr>
          <w:delText xml:space="preserve"> performed </w:delText>
        </w:r>
        <w:r w:rsidR="00E93DC7" w:rsidRPr="00B65EAD" w:rsidDel="00226E94">
          <w:rPr>
            <w:rFonts w:ascii="Aptos" w:hAnsi="Aptos" w:cs="Times New Roman"/>
            <w:sz w:val="24"/>
            <w:szCs w:val="24"/>
          </w:rPr>
          <w:delText>yet</w:delText>
        </w:r>
      </w:del>
      <w:r w:rsidR="00E93DC7" w:rsidRPr="00B65EAD">
        <w:rPr>
          <w:rFonts w:ascii="Aptos" w:hAnsi="Aptos" w:cs="Times New Roman"/>
          <w:sz w:val="24"/>
          <w:szCs w:val="24"/>
        </w:rPr>
        <w:t>.</w:t>
      </w:r>
    </w:p>
    <w:p w14:paraId="6E50F9E8" w14:textId="23E1674A" w:rsidR="00284762" w:rsidRPr="00B65EAD" w:rsidRDefault="00451367"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del w:id="80" w:author="Hugh Pritchard" w:date="2024-06-01T01:47:00Z" w16du:dateUtc="2024-05-31T23:47:00Z">
        <w:r w:rsidR="002610F3" w:rsidRPr="00B65EAD" w:rsidDel="003B2C5D">
          <w:rPr>
            <w:rFonts w:ascii="Aptos" w:hAnsi="Aptos" w:cs="Times New Roman"/>
            <w:sz w:val="24"/>
            <w:szCs w:val="24"/>
          </w:rPr>
          <w:delText xml:space="preserve">across its latitudinal distribution, </w:delText>
        </w:r>
      </w:del>
      <w:r w:rsidR="002610F3" w:rsidRPr="00B65EAD">
        <w:rPr>
          <w:rFonts w:ascii="Aptos" w:hAnsi="Aptos" w:cs="Times New Roman"/>
          <w:sz w:val="24"/>
          <w:szCs w:val="24"/>
        </w:rPr>
        <w:t>from the Iberian Peninsula to Scandinavia.</w:t>
      </w:r>
      <w:r w:rsidR="00530F16" w:rsidRPr="00B65EAD">
        <w:rPr>
          <w:rFonts w:ascii="Aptos" w:hAnsi="Aptos" w:cs="Times New Roman"/>
          <w:sz w:val="24"/>
          <w:szCs w:val="24"/>
        </w:rPr>
        <w:t xml:space="preserve"> To do this, we develop a model of embryo growth as a function of temperature to describe its cardinal temperatures for embryo growth. </w:t>
      </w:r>
      <w:r w:rsidR="005B7631" w:rsidRPr="00B65EAD">
        <w:rPr>
          <w:rFonts w:ascii="Aptos" w:hAnsi="Aptos" w:cs="Times New Roman"/>
          <w:sz w:val="24"/>
          <w:szCs w:val="24"/>
        </w:rPr>
        <w:t>Previously</w:t>
      </w:r>
      <w:r w:rsidR="00444AEB" w:rsidRPr="00B65EAD">
        <w:rPr>
          <w:rFonts w:ascii="Aptos" w:hAnsi="Aptos" w:cs="Times New Roman"/>
          <w:sz w:val="24"/>
          <w:szCs w:val="24"/>
        </w:rPr>
        <w:t xml:space="preserve"> </w:t>
      </w:r>
      <w:r w:rsidR="00444AEB" w:rsidRPr="00B65EAD">
        <w:rPr>
          <w:rFonts w:ascii="Aptos" w:hAnsi="Aptos" w:cs="Times New Roman"/>
          <w:sz w:val="24"/>
          <w:szCs w:val="24"/>
        </w:rPr>
        <w:fldChar w:fldCharType="begin"/>
      </w:r>
      <w:r w:rsidR="00444AEB"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444AEB" w:rsidRPr="00B65EAD">
        <w:rPr>
          <w:rFonts w:ascii="Aptos" w:hAnsi="Aptos" w:cs="Times New Roman"/>
          <w:sz w:val="24"/>
          <w:szCs w:val="24"/>
        </w:rPr>
        <w:fldChar w:fldCharType="separate"/>
      </w:r>
      <w:r w:rsidR="00444AEB" w:rsidRPr="00B65EAD">
        <w:rPr>
          <w:rFonts w:ascii="Aptos" w:hAnsi="Aptos" w:cs="Times New Roman"/>
          <w:noProof/>
          <w:sz w:val="24"/>
          <w:szCs w:val="24"/>
        </w:rPr>
        <w:t>(Blandino et al., 2019)</w:t>
      </w:r>
      <w:r w:rsidR="00444AEB" w:rsidRPr="00B65EAD">
        <w:rPr>
          <w:rFonts w:ascii="Aptos" w:hAnsi="Aptos" w:cs="Times New Roman"/>
          <w:sz w:val="24"/>
          <w:szCs w:val="24"/>
        </w:rPr>
        <w:fldChar w:fldCharType="end"/>
      </w:r>
      <w:r w:rsidR="005B7631" w:rsidRPr="00B65EAD">
        <w:rPr>
          <w:rFonts w:ascii="Aptos" w:hAnsi="Aptos" w:cs="Times New Roman"/>
          <w:sz w:val="24"/>
          <w:szCs w:val="24"/>
        </w:rPr>
        <w:t xml:space="preserve">, we </w:t>
      </w:r>
      <w:r w:rsidR="00444AEB" w:rsidRPr="00B65EAD">
        <w:rPr>
          <w:rFonts w:ascii="Aptos" w:hAnsi="Aptos" w:cs="Times New Roman"/>
          <w:sz w:val="24"/>
          <w:szCs w:val="24"/>
        </w:rPr>
        <w:t xml:space="preserve">have </w:t>
      </w:r>
      <w:r w:rsidR="005B7631" w:rsidRPr="00B65EAD">
        <w:rPr>
          <w:rFonts w:ascii="Aptos" w:hAnsi="Aptos" w:cs="Times New Roman"/>
          <w:sz w:val="24"/>
          <w:szCs w:val="24"/>
        </w:rPr>
        <w:t xml:space="preserve">demonstrated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ins w:id="81" w:author="Hugh Pritchard" w:date="2024-06-01T01:48:00Z" w16du:dateUtc="2024-05-31T23:48:00Z">
        <w:r w:rsidR="003B2C5D">
          <w:rPr>
            <w:rFonts w:ascii="Aptos" w:hAnsi="Aptos" w:cs="Times New Roman"/>
            <w:sz w:val="24"/>
            <w:szCs w:val="24"/>
          </w:rPr>
          <w:t>is sp</w:t>
        </w:r>
      </w:ins>
      <w:r w:rsidR="005B7631" w:rsidRPr="00B65EAD">
        <w:rPr>
          <w:rFonts w:ascii="Aptos" w:hAnsi="Aptos" w:cs="Times New Roman"/>
          <w:sz w:val="24"/>
          <w:szCs w:val="24"/>
        </w:rPr>
        <w:t>e</w:t>
      </w:r>
      <w:ins w:id="82" w:author="Hugh Pritchard" w:date="2024-06-01T01:48:00Z" w16du:dateUtc="2024-05-31T23:48:00Z">
        <w:r w:rsidR="003B2C5D">
          <w:rPr>
            <w:rFonts w:ascii="Aptos" w:hAnsi="Aptos" w:cs="Times New Roman"/>
            <w:sz w:val="24"/>
            <w:szCs w:val="24"/>
          </w:rPr>
          <w:t xml:space="preserve">cies </w:t>
        </w:r>
      </w:ins>
      <w:del w:id="83" w:author="Hugh Pritchard" w:date="2024-06-01T01:48:00Z" w16du:dateUtc="2024-05-31T23:48:00Z">
        <w:r w:rsidR="005B7631" w:rsidRPr="00B65EAD" w:rsidDel="003B2C5D">
          <w:rPr>
            <w:rFonts w:ascii="Aptos" w:hAnsi="Aptos" w:cs="Times New Roman"/>
            <w:sz w:val="24"/>
            <w:szCs w:val="24"/>
          </w:rPr>
          <w:delText xml:space="preserve"> geophyte </w:delText>
        </w:r>
        <w:r w:rsidR="00494A85" w:rsidRPr="00B65EAD" w:rsidDel="003B2C5D">
          <w:rPr>
            <w:rFonts w:ascii="Aptos" w:hAnsi="Aptos" w:cs="Times New Roman"/>
            <w:i/>
            <w:sz w:val="24"/>
            <w:szCs w:val="24"/>
          </w:rPr>
          <w:delText>C</w:delText>
        </w:r>
        <w:r w:rsidR="005B7631" w:rsidRPr="00B65EAD" w:rsidDel="003B2C5D">
          <w:rPr>
            <w:rFonts w:ascii="Aptos" w:hAnsi="Aptos" w:cs="Times New Roman"/>
            <w:i/>
            <w:sz w:val="24"/>
            <w:szCs w:val="24"/>
          </w:rPr>
          <w:delText>onopodium</w:delText>
        </w:r>
        <w:r w:rsidR="00494A85" w:rsidRPr="00B65EAD" w:rsidDel="003B2C5D">
          <w:rPr>
            <w:rFonts w:ascii="Aptos" w:hAnsi="Aptos" w:cs="Times New Roman"/>
            <w:i/>
            <w:sz w:val="24"/>
            <w:szCs w:val="24"/>
          </w:rPr>
          <w:delText xml:space="preserve"> majus</w:delText>
        </w:r>
      </w:del>
      <w:r w:rsidR="00494A85" w:rsidRPr="00B65EAD">
        <w:rPr>
          <w:rFonts w:ascii="Aptos" w:hAnsi="Aptos" w:cs="Times New Roman"/>
          <w:sz w:val="24"/>
          <w:szCs w:val="24"/>
        </w:rPr>
        <w:t xml:space="preserve">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ins w:id="84" w:author="Hugh Pritchard" w:date="2024-06-01T01:49:00Z" w16du:dateUtc="2024-05-31T23:49:00Z">
        <w:r w:rsidR="003B2C5D">
          <w:rPr>
            <w:rFonts w:ascii="Aptos" w:hAnsi="Aptos" w:cs="Times New Roman"/>
            <w:sz w:val="24"/>
            <w:szCs w:val="24"/>
          </w:rPr>
          <w:t xml:space="preserve">optimally </w:t>
        </w:r>
      </w:ins>
      <w:del w:id="85" w:author="Hugh Pritchard" w:date="2024-06-01T01:49:00Z" w16du:dateUtc="2024-05-31T23:49:00Z">
        <w:r w:rsidR="009927E8" w:rsidRPr="00B65EAD" w:rsidDel="003B2C5D">
          <w:rPr>
            <w:rFonts w:ascii="Aptos" w:hAnsi="Aptos" w:cs="Times New Roman"/>
            <w:sz w:val="24"/>
            <w:szCs w:val="24"/>
          </w:rPr>
          <w:delText>only</w:delText>
        </w:r>
        <w:r w:rsidR="005B7631" w:rsidRPr="00B65EAD" w:rsidDel="003B2C5D">
          <w:rPr>
            <w:rFonts w:ascii="Aptos" w:hAnsi="Aptos" w:cs="Times New Roman"/>
            <w:sz w:val="24"/>
            <w:szCs w:val="24"/>
          </w:rPr>
          <w:delText xml:space="preserve"> at a narrow range of temperatures</w:delText>
        </w:r>
      </w:del>
      <w:r w:rsidR="005B7631" w:rsidRPr="00B65EAD">
        <w:rPr>
          <w:rFonts w:ascii="Aptos" w:hAnsi="Aptos" w:cs="Times New Roman"/>
          <w:sz w:val="24"/>
          <w:szCs w:val="24"/>
        </w:rPr>
        <w:t xml:space="preserve"> around 5 °C.</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 vulnerable to</w:t>
      </w:r>
      <w:r w:rsidR="002765FC" w:rsidRPr="00B65EAD">
        <w:rPr>
          <w:rFonts w:ascii="Aptos" w:hAnsi="Aptos" w:cs="Times New Roman"/>
          <w:sz w:val="24"/>
          <w:szCs w:val="24"/>
        </w:rPr>
        <w:t xml:space="preserve"> </w:t>
      </w:r>
      <w:ins w:id="86" w:author="Hugh Pritchard" w:date="2024-06-01T01:50:00Z" w16du:dateUtc="2024-05-31T23:50:00Z">
        <w:r w:rsidR="003B2C5D">
          <w:rPr>
            <w:rFonts w:ascii="Aptos" w:hAnsi="Aptos" w:cs="Times New Roman"/>
            <w:sz w:val="24"/>
            <w:szCs w:val="24"/>
          </w:rPr>
          <w:t xml:space="preserve">spatial </w:t>
        </w:r>
      </w:ins>
      <w:r w:rsidR="002765FC" w:rsidRPr="00B65EAD">
        <w:rPr>
          <w:rFonts w:ascii="Aptos" w:hAnsi="Aptos" w:cs="Times New Roman"/>
          <w:sz w:val="24"/>
          <w:szCs w:val="24"/>
        </w:rPr>
        <w:t xml:space="preserve">shifts in its </w:t>
      </w:r>
      <w:r w:rsidR="004E6C1C" w:rsidRPr="00B65EAD">
        <w:rPr>
          <w:rFonts w:ascii="Aptos" w:hAnsi="Aptos" w:cs="Times New Roman"/>
          <w:sz w:val="24"/>
          <w:szCs w:val="24"/>
        </w:rPr>
        <w:t>regeneration</w:t>
      </w:r>
      <w:r w:rsidR="002765FC" w:rsidRPr="00B65EAD">
        <w:rPr>
          <w:rFonts w:ascii="Aptos" w:hAnsi="Aptos" w:cs="Times New Roman"/>
          <w:sz w:val="24"/>
          <w:szCs w:val="24"/>
        </w:rPr>
        <w:t xml:space="preserve"> niche in a scenario of changing climat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0D151E" w:rsidRPr="00B65EAD">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0D151E" w:rsidRPr="00B65EAD">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ins w:id="87" w:author="Hugh Pritchard" w:date="2024-06-01T01:50:00Z" w16du:dateUtc="2024-05-31T23:50:00Z">
        <w:r w:rsidR="003B2C5D">
          <w:rPr>
            <w:rFonts w:ascii="Aptos" w:hAnsi="Aptos" w:cs="Times New Roman"/>
            <w:sz w:val="24"/>
            <w:szCs w:val="24"/>
          </w:rPr>
          <w:t xml:space="preserve">ver </w:t>
        </w:r>
      </w:ins>
      <w:del w:id="88" w:author="Hugh Pritchard" w:date="2024-06-01T01:50:00Z" w16du:dateUtc="2024-05-31T23:50:00Z">
        <w:r w:rsidR="005B7631" w:rsidRPr="00B65EAD" w:rsidDel="003B2C5D">
          <w:rPr>
            <w:rFonts w:ascii="Aptos" w:hAnsi="Aptos" w:cs="Times New Roman"/>
            <w:sz w:val="24"/>
            <w:szCs w:val="24"/>
          </w:rPr>
          <w:delText xml:space="preserve">n </w:delText>
        </w:r>
      </w:del>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the variation of thermal thresholds will be related to bioclimatic features along the latitudinal gradient.</w:t>
      </w:r>
      <w:r w:rsidR="00A768AA" w:rsidRPr="00B65EAD">
        <w:rPr>
          <w:rFonts w:ascii="Aptos" w:hAnsi="Aptos" w:cs="Times New Roman"/>
          <w:sz w:val="24"/>
          <w:szCs w:val="24"/>
        </w:rPr>
        <w:t xml:space="preserve"> In particular, w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the high </w:t>
      </w:r>
      <w:r w:rsidR="00A768AA" w:rsidRPr="00B65EAD">
        <w:rPr>
          <w:rFonts w:ascii="Aptos" w:hAnsi="Aptos" w:cs="Times New Roman"/>
          <w:sz w:val="24"/>
          <w:szCs w:val="24"/>
        </w:rPr>
        <w:t xml:space="preserve">maximum temperatures </w:t>
      </w:r>
      <w:del w:id="89" w:author="Hugh Pritchard" w:date="2024-06-01T01:51:00Z" w16du:dateUtc="2024-05-31T23:51:00Z">
        <w:r w:rsidR="00A768AA" w:rsidRPr="00B65EAD" w:rsidDel="003B2C5D">
          <w:rPr>
            <w:rFonts w:ascii="Aptos" w:hAnsi="Aptos" w:cs="Times New Roman"/>
            <w:sz w:val="24"/>
            <w:szCs w:val="24"/>
          </w:rPr>
          <w:delText xml:space="preserve">and drought </w:delText>
        </w:r>
      </w:del>
      <w:commentRangeStart w:id="90"/>
      <w:r w:rsidR="00A768AA" w:rsidRPr="00B65EAD">
        <w:rPr>
          <w:rFonts w:ascii="Aptos" w:hAnsi="Aptos" w:cs="Times New Roman"/>
          <w:sz w:val="24"/>
          <w:szCs w:val="24"/>
        </w:rPr>
        <w:t>at</w:t>
      </w:r>
      <w:commentRangeEnd w:id="90"/>
      <w:r w:rsidR="003B2C5D">
        <w:rPr>
          <w:rStyle w:val="Refdecomentario"/>
        </w:rPr>
        <w:commentReference w:id="90"/>
      </w:r>
      <w:r w:rsidR="00A768AA" w:rsidRPr="00B65EAD">
        <w:rPr>
          <w:rFonts w:ascii="Aptos" w:hAnsi="Aptos" w:cs="Times New Roman"/>
          <w:sz w:val="24"/>
          <w:szCs w:val="24"/>
        </w:rPr>
        <w:t xml:space="preserve">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the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lastRenderedPageBreak/>
        <w:t>Study species</w:t>
      </w:r>
    </w:p>
    <w:p w14:paraId="381E0AAA" w14:textId="58B960F6" w:rsidR="00D305AB" w:rsidRPr="00B65EAD" w:rsidRDefault="00C90184" w:rsidP="00FF74B4">
      <w:pPr>
        <w:spacing w:before="120" w:after="120" w:line="360" w:lineRule="auto"/>
        <w:jc w:val="both"/>
        <w:rPr>
          <w:rFonts w:ascii="Aptos" w:hAnsi="Aptos" w:cs="Times New Roman"/>
          <w:sz w:val="24"/>
          <w:szCs w:val="24"/>
        </w:rPr>
      </w:pPr>
      <w:r w:rsidRPr="00B65EAD">
        <w:rPr>
          <w:rFonts w:ascii="Aptos" w:hAnsi="Aptos" w:cs="Times New Roman"/>
          <w:i/>
          <w:sz w:val="24"/>
          <w:szCs w:val="24"/>
        </w:rPr>
        <w:t>Conopodium majus</w:t>
      </w:r>
      <w:r w:rsidRPr="00B65EAD">
        <w:rPr>
          <w:rFonts w:ascii="Aptos" w:hAnsi="Aptos" w:cs="Times New Roman"/>
          <w:sz w:val="24"/>
          <w:szCs w:val="24"/>
        </w:rPr>
        <w:t xml:space="preserve"> (Apiacea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0674E7" w:rsidRPr="00B65EAD">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0674E7" w:rsidRPr="00B65EAD">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ins w:id="91" w:author="Hugh Pritchard" w:date="2024-06-01T01:57:00Z" w16du:dateUtc="2024-05-31T23:57:00Z">
        <w:r w:rsidR="00B02989">
          <w:rPr>
            <w:rFonts w:ascii="Aptos" w:hAnsi="Aptos" w:cs="Times New Roman"/>
            <w:sz w:val="24"/>
            <w:szCs w:val="24"/>
          </w:rPr>
          <w:t xml:space="preserve">extend </w:t>
        </w:r>
      </w:ins>
      <w:del w:id="92" w:author="Hugh Pritchard" w:date="2024-06-01T01:57:00Z" w16du:dateUtc="2024-05-31T23:57:00Z">
        <w:r w:rsidRPr="00B65EAD" w:rsidDel="00B02989">
          <w:rPr>
            <w:rFonts w:ascii="Aptos" w:hAnsi="Aptos" w:cs="Times New Roman"/>
            <w:sz w:val="24"/>
            <w:szCs w:val="24"/>
          </w:rPr>
          <w:delText>reach a length close</w:delText>
        </w:r>
      </w:del>
      <w:r w:rsidRPr="00B65EAD">
        <w:rPr>
          <w:rFonts w:ascii="Aptos" w:hAnsi="Aptos" w:cs="Times New Roman"/>
          <w:sz w:val="24"/>
          <w:szCs w:val="24"/>
        </w:rPr>
        <w:t xml:space="preserve"> 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0674E7" w:rsidRPr="00B65EAD">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germination capability is defined as the point at which E:E ratio is ≥ </w:t>
      </w:r>
      <w:commentRangeStart w:id="93"/>
      <w:r w:rsidRPr="00B65EAD">
        <w:rPr>
          <w:rFonts w:ascii="Aptos" w:hAnsi="Aptos" w:cs="Times New Roman"/>
          <w:sz w:val="24"/>
          <w:szCs w:val="24"/>
        </w:rPr>
        <w:t>1</w:t>
      </w:r>
      <w:commentRangeEnd w:id="93"/>
      <w:r w:rsidR="00B02989">
        <w:rPr>
          <w:rStyle w:val="Refdecomentario"/>
        </w:rPr>
        <w:commentReference w:id="93"/>
      </w:r>
      <w:r w:rsidRPr="00B65EAD">
        <w:rPr>
          <w:rFonts w:ascii="Aptos" w:hAnsi="Aptos" w:cs="Times New Roman"/>
          <w:sz w:val="24"/>
          <w:szCs w:val="24"/>
        </w:rPr>
        <w:t xml:space="preserve">.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6D790A"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6D790A" w:rsidRPr="00B65EAD">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141C838C" w:rsidR="00284762" w:rsidRPr="00B65EAD" w:rsidRDefault="00284762"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referred </w:t>
      </w:r>
      <w:r w:rsidR="00F26542" w:rsidRPr="00B65EAD">
        <w:rPr>
          <w:rFonts w:ascii="Aptos" w:eastAsia="Times New Roman" w:hAnsi="Aptos" w:cs="Times New Roman"/>
          <w:sz w:val="24"/>
          <w:szCs w:val="24"/>
          <w:lang w:eastAsia="en-GB"/>
        </w:rPr>
        <w:t xml:space="preserve">hereafter </w:t>
      </w:r>
      <w:r w:rsidR="00A921C7"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from 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70B7CAFA" w14:textId="1BFC7C78" w:rsidR="00284762" w:rsidRPr="00B65EAD" w:rsidRDefault="00284762"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AA46B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del w:id="94" w:author="Hugh Pritchard" w:date="2024-06-01T02:00:00Z" w16du:dateUtc="2024-06-01T00:00:00Z">
        <w:r w:rsidRPr="00B65EAD" w:rsidDel="00B02989">
          <w:rPr>
            <w:rFonts w:ascii="Aptos" w:eastAsia="Times New Roman" w:hAnsi="Aptos" w:cs="Times New Roman"/>
            <w:sz w:val="24"/>
            <w:szCs w:val="24"/>
            <w:lang w:eastAsia="en-GB"/>
          </w:rPr>
          <w:delText xml:space="preserve"> and reactivate their </w:delText>
        </w:r>
        <w:commentRangeStart w:id="95"/>
        <w:r w:rsidRPr="00B65EAD" w:rsidDel="00B02989">
          <w:rPr>
            <w:rFonts w:ascii="Aptos" w:eastAsia="Times New Roman" w:hAnsi="Aptos" w:cs="Times New Roman"/>
            <w:sz w:val="24"/>
            <w:szCs w:val="24"/>
            <w:lang w:eastAsia="en-GB"/>
          </w:rPr>
          <w:delText>metabolism</w:delText>
        </w:r>
      </w:del>
      <w:commentRangeEnd w:id="95"/>
      <w:r w:rsidR="00B02989">
        <w:rPr>
          <w:rStyle w:val="Refdecomentario"/>
        </w:rPr>
        <w:commentReference w:id="95"/>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lastRenderedPageBreak/>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 the size of each seed.</w:t>
      </w:r>
    </w:p>
    <w:p w14:paraId="016D5AF0" w14:textId="30D2CC22" w:rsidR="00563D37" w:rsidRPr="00B65EAD" w:rsidRDefault="00284762"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r w:rsidR="000C34CD" w:rsidRPr="00B65EAD">
        <w:rPr>
          <w:rFonts w:ascii="Aptos" w:eastAsia="Times New Roman" w:hAnsi="Aptos" w:cs="Times New Roman"/>
          <w:sz w:val="24"/>
          <w:szCs w:val="24"/>
          <w:lang w:eastAsia="en-GB"/>
        </w:rPr>
        <w:t xml:space="preserve"> The difference</w:t>
      </w:r>
      <w:r w:rsidR="00C74D2D" w:rsidRPr="00B65EAD">
        <w:rPr>
          <w:rFonts w:ascii="Aptos" w:eastAsia="Times New Roman" w:hAnsi="Aptos" w:cs="Times New Roman"/>
          <w:sz w:val="24"/>
          <w:szCs w:val="24"/>
          <w:lang w:eastAsia="en-GB"/>
        </w:rPr>
        <w:t>s</w:t>
      </w:r>
      <w:r w:rsidR="000C34CD" w:rsidRPr="00B65EAD">
        <w:rPr>
          <w:rFonts w:ascii="Aptos" w:eastAsia="Times New Roman" w:hAnsi="Aptos" w:cs="Times New Roman"/>
          <w:sz w:val="24"/>
          <w:szCs w:val="24"/>
          <w:lang w:eastAsia="en-GB"/>
        </w:rPr>
        <w:t xml:space="preserve"> in seed dry mass and initial E:E across populations </w:t>
      </w:r>
      <w:r w:rsidR="004C7305" w:rsidRPr="00B65EAD">
        <w:rPr>
          <w:rFonts w:ascii="Aptos" w:eastAsia="Times New Roman" w:hAnsi="Aptos" w:cs="Times New Roman"/>
          <w:sz w:val="24"/>
          <w:szCs w:val="24"/>
          <w:lang w:eastAsia="en-GB"/>
        </w:rPr>
        <w:t>are reported in Table 2</w:t>
      </w:r>
      <w:r w:rsidR="00D41620" w:rsidRPr="00B65EAD">
        <w:rPr>
          <w:rFonts w:ascii="Aptos" w:eastAsia="Times New Roman" w:hAnsi="Aptos" w:cs="Times New Roman"/>
          <w:sz w:val="24"/>
          <w:szCs w:val="24"/>
          <w:lang w:eastAsia="en-GB"/>
        </w:rPr>
        <w:t>.</w:t>
      </w:r>
      <w:r w:rsidR="00C74D2D" w:rsidRPr="00B65EAD">
        <w:rPr>
          <w:rFonts w:ascii="Aptos" w:eastAsia="Times New Roman" w:hAnsi="Aptos" w:cs="Times New Roman"/>
          <w:sz w:val="24"/>
          <w:szCs w:val="24"/>
          <w:lang w:eastAsia="en-GB"/>
        </w:rPr>
        <w:t xml:space="preserve"> </w:t>
      </w:r>
      <w:r w:rsidR="000C34CD" w:rsidRPr="00B65EAD">
        <w:rPr>
          <w:rFonts w:ascii="Aptos" w:eastAsia="Times New Roman" w:hAnsi="Aptos" w:cs="Times New Roman"/>
          <w:sz w:val="24"/>
          <w:szCs w:val="24"/>
          <w:lang w:eastAsia="en-GB"/>
        </w:rPr>
        <w:t xml:space="preserve"> </w:t>
      </w:r>
    </w:p>
    <w:p w14:paraId="1FD2139A" w14:textId="77777777" w:rsidR="00282D60" w:rsidRPr="00B65EAD" w:rsidRDefault="00284762" w:rsidP="00FF74B4">
      <w:pPr>
        <w:spacing w:before="120" w:after="120" w:line="36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4A2C8171" w14:textId="0AFF8CF3" w:rsidR="00D305AB" w:rsidRPr="00B65EAD" w:rsidRDefault="00284762"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w:t>
      </w:r>
      <w:del w:id="96" w:author="Hugh Pritchard" w:date="2024-06-01T04:06:00Z" w16du:dateUtc="2024-06-01T02:06:00Z">
        <w:r w:rsidRPr="00B65EAD" w:rsidDel="000642FF">
          <w:rPr>
            <w:rFonts w:ascii="Aptos" w:eastAsia="Times New Roman" w:hAnsi="Aptos" w:cs="Times New Roman"/>
            <w:sz w:val="24"/>
            <w:szCs w:val="24"/>
            <w:lang w:eastAsia="en-GB"/>
          </w:rPr>
          <w:delText>of light and 12 hours of darkness</w:delText>
        </w:r>
      </w:del>
      <w:r w:rsidRPr="00B65EAD">
        <w:rPr>
          <w:rFonts w:ascii="Aptos" w:eastAsia="Times New Roman" w:hAnsi="Aptos" w:cs="Times New Roman"/>
          <w:sz w:val="24"/>
          <w:szCs w:val="24"/>
          <w:lang w:eastAsia="en-GB"/>
        </w:rPr>
        <w:t xml:space="preserve">.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 ̊C in the dark, after a slice of the seed coat was removed. From this subsample, the embryo and endosperm length of 10 viable seeds was measured</w:t>
      </w:r>
      <w:ins w:id="97" w:author="Hugh Pritchard" w:date="2024-06-01T04:07:00Z" w16du:dateUtc="2024-06-01T02:07:00Z">
        <w:r w:rsidR="000642FF">
          <w:rPr>
            <w:rFonts w:ascii="Aptos" w:eastAsia="Times New Roman" w:hAnsi="Aptos" w:cs="Times New Roman"/>
            <w:sz w:val="24"/>
            <w:szCs w:val="24"/>
            <w:lang w:eastAsia="en-GB"/>
          </w:rPr>
          <w:t xml:space="preserve"> following further dissection of the seed</w:t>
        </w:r>
      </w:ins>
      <w:r w:rsidRPr="00B65EAD">
        <w:rPr>
          <w:rFonts w:ascii="Aptos" w:eastAsia="Times New Roman" w:hAnsi="Aptos" w:cs="Times New Roman"/>
          <w:sz w:val="24"/>
          <w:szCs w:val="24"/>
          <w:lang w:eastAsia="en-GB"/>
        </w:rPr>
        <w:t xml:space="preserve">. In this species the radicle emerges when the embryo is fully grown and has reached the same length </w:t>
      </w:r>
      <w:r w:rsidR="00E505D5" w:rsidRPr="00B65EAD">
        <w:rPr>
          <w:rFonts w:ascii="Aptos" w:eastAsia="Times New Roman" w:hAnsi="Aptos" w:cs="Times New Roman"/>
          <w:sz w:val="24"/>
          <w:szCs w:val="24"/>
          <w:lang w:eastAsia="en-GB"/>
        </w:rPr>
        <w:t xml:space="preserve">as </w:t>
      </w:r>
      <w:r w:rsidRPr="00B65EAD">
        <w:rPr>
          <w:rFonts w:ascii="Aptos" w:eastAsia="Times New Roman" w:hAnsi="Aptos" w:cs="Times New Roman"/>
          <w:sz w:val="24"/>
          <w:szCs w:val="24"/>
          <w:lang w:eastAsia="en-GB"/>
        </w:rPr>
        <w:t xml:space="preserve">the endosperm. Therefore, </w:t>
      </w:r>
      <w:r w:rsidR="00E505D5" w:rsidRPr="00B65EAD">
        <w:rPr>
          <w:rFonts w:ascii="Aptos" w:eastAsia="Times New Roman" w:hAnsi="Aptos" w:cs="Times New Roman"/>
          <w:sz w:val="24"/>
          <w:szCs w:val="24"/>
          <w:lang w:eastAsia="en-GB"/>
        </w:rPr>
        <w:t xml:space="preserve">an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5370947B" w:rsidR="00027F1B" w:rsidRPr="00B65EAD" w:rsidRDefault="0028476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averag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w:t>
      </w:r>
      <w:del w:id="98" w:author="Hugh Pritchard" w:date="2024-06-01T04:08:00Z" w16du:dateUtc="2024-06-01T02:08:00Z">
        <w:r w:rsidRPr="00B65EAD" w:rsidDel="000642FF">
          <w:rPr>
            <w:rFonts w:ascii="Aptos" w:hAnsi="Aptos" w:cs="Times New Roman"/>
            <w:sz w:val="24"/>
            <w:szCs w:val="24"/>
          </w:rPr>
          <w:delText>value</w:delText>
        </w:r>
      </w:del>
      <w:r w:rsidRPr="00B65EAD">
        <w:rPr>
          <w:rFonts w:ascii="Aptos" w:hAnsi="Aptos" w:cs="Times New Roman"/>
          <w:sz w:val="24"/>
          <w:szCs w:val="24"/>
        </w:rPr>
        <w:t xml:space="preserve">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the seed was considered </w:t>
      </w:r>
      <w:r w:rsidR="00982228" w:rsidRPr="00B65EAD">
        <w:rPr>
          <w:rFonts w:ascii="Aptos" w:hAnsi="Aptos" w:cs="Times New Roman"/>
          <w:sz w:val="24"/>
          <w:szCs w:val="24"/>
        </w:rPr>
        <w:t>to b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lastRenderedPageBreak/>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Deciles &lt; 0.3 could not be calculated because they were under</w:t>
      </w:r>
      <w:ins w:id="99" w:author="Hugh Pritchard" w:date="2024-06-01T04:10:00Z" w16du:dateUtc="2024-06-01T02:10:00Z">
        <w:r w:rsidR="000642FF">
          <w:rPr>
            <w:rFonts w:ascii="Aptos" w:hAnsi="Aptos" w:cs="Times New Roman"/>
            <w:sz w:val="24"/>
            <w:szCs w:val="24"/>
          </w:rPr>
          <w:t xml:space="preserve"> the </w:t>
        </w:r>
      </w:ins>
      <w:r w:rsidR="00781A04" w:rsidRPr="00B65EAD">
        <w:rPr>
          <w:rFonts w:ascii="Aptos" w:hAnsi="Aptos" w:cs="Times New Roman"/>
          <w:sz w:val="24"/>
          <w:szCs w:val="24"/>
        </w:rPr>
        <w:t xml:space="preserve"> 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7D9E0844" w:rsidR="00D305AB" w:rsidRPr="00B65EAD" w:rsidRDefault="00027F1B" w:rsidP="00FF74B4">
      <w:pPr>
        <w:spacing w:before="120" w:after="120" w:line="36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ins w:id="100" w:author="Hugh Pritchard" w:date="2024-06-05T00:56:00Z" w16du:dateUtc="2024-06-04T22:56:00Z">
        <w:r w:rsidR="00D5001F">
          <w:rPr>
            <w:rFonts w:ascii="Aptos" w:hAnsi="Aptos" w:cs="Times New Roman"/>
            <w:sz w:val="24"/>
            <w:szCs w:val="24"/>
          </w:rPr>
          <w:t>to</w:t>
        </w:r>
      </w:ins>
      <w:r w:rsidRPr="00B65EAD">
        <w:rPr>
          <w:rFonts w:ascii="Aptos" w:hAnsi="Aptos" w:cs="Times New Roman"/>
          <w:sz w:val="24"/>
          <w:szCs w:val="24"/>
        </w:rPr>
        <w:t xml:space="preserve"> </w:t>
      </w:r>
      <w:del w:id="101" w:author="Hugh Pritchard" w:date="2024-06-05T00:56:00Z" w16du:dateUtc="2024-06-04T22:56:00Z">
        <w:r w:rsidRPr="00B65EAD" w:rsidDel="00D5001F">
          <w:rPr>
            <w:rFonts w:ascii="Aptos" w:hAnsi="Aptos" w:cs="Times New Roman"/>
            <w:sz w:val="24"/>
            <w:szCs w:val="24"/>
          </w:rPr>
          <w:delText>a</w:delText>
        </w:r>
      </w:del>
      <w:r w:rsidRPr="00B65EAD">
        <w:rPr>
          <w:rFonts w:ascii="Aptos" w:hAnsi="Aptos" w:cs="Times New Roman"/>
          <w:sz w:val="24"/>
          <w:szCs w:val="24"/>
        </w:rPr>
        <w:t xml:space="preserve"> sub-optimal and supra-optimal range</w:t>
      </w:r>
      <w:ins w:id="102" w:author="Hugh Pritchard" w:date="2024-06-05T00:56:00Z" w16du:dateUtc="2024-06-04T22:56:00Z">
        <w:r w:rsidR="00D5001F">
          <w:rPr>
            <w:rFonts w:ascii="Aptos" w:hAnsi="Aptos" w:cs="Times New Roman"/>
            <w:sz w:val="24"/>
            <w:szCs w:val="24"/>
          </w:rPr>
          <w:t>s</w:t>
        </w:r>
      </w:ins>
      <w:r w:rsidRPr="00B65EAD">
        <w:rPr>
          <w:rFonts w:ascii="Aptos" w:hAnsi="Aptos" w:cs="Times New Roman"/>
          <w:sz w:val="24"/>
          <w:szCs w:val="24"/>
        </w:rPr>
        <w:t>,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ins w:id="103" w:author="Hugh Pritchard" w:date="2024-06-05T00:57:00Z" w16du:dateUtc="2024-06-04T22:57:00Z">
        <w:r w:rsidR="00D5001F">
          <w:rPr>
            <w:rFonts w:ascii="Aptos" w:hAnsi="Aptos" w:cs="Times New Roman"/>
            <w:sz w:val="24"/>
            <w:szCs w:val="24"/>
          </w:rPr>
          <w:t xml:space="preserve">estimates </w:t>
        </w:r>
      </w:ins>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ins w:id="104" w:author="Hugh Pritchard" w:date="2024-06-05T00:58:00Z" w16du:dateUtc="2024-06-04T22:58:00Z">
        <w:r w:rsidR="00D5001F">
          <w:rPr>
            <w:rFonts w:ascii="Aptos" w:hAnsi="Aptos" w:cs="Times New Roman"/>
            <w:sz w:val="24"/>
            <w:szCs w:val="24"/>
          </w:rPr>
          <w:t xml:space="preserve">is projected to be </w:t>
        </w:r>
      </w:ins>
      <w:del w:id="105" w:author="Hugh Pritchard" w:date="2024-06-05T00:58:00Z" w16du:dateUtc="2024-06-04T22:58:00Z">
        <w:r w:rsidR="00284762" w:rsidRPr="00B65EAD" w:rsidDel="00D5001F">
          <w:rPr>
            <w:rFonts w:ascii="Aptos" w:hAnsi="Aptos" w:cs="Times New Roman"/>
            <w:sz w:val="24"/>
            <w:szCs w:val="24"/>
          </w:rPr>
          <w:delText>was equal to</w:delText>
        </w:r>
      </w:del>
      <w:r w:rsidR="00284762" w:rsidRPr="00B65EAD">
        <w:rPr>
          <w:rFonts w:ascii="Aptos" w:hAnsi="Aptos" w:cs="Times New Roman"/>
          <w:sz w:val="24"/>
          <w:szCs w:val="24"/>
        </w:rPr>
        <w:t xml:space="preserve"> 0.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n average value of the population </w:t>
      </w:r>
      <w:r w:rsidR="0074148A" w:rsidRPr="00B65EAD">
        <w:rPr>
          <w:rFonts w:ascii="Aptos" w:hAnsi="Aptos" w:cs="Times New Roman"/>
          <w:sz w:val="24"/>
          <w:szCs w:val="24"/>
        </w:rPr>
        <w:fldChar w:fldCharType="begin"/>
      </w:r>
      <w:r w:rsidR="00C960F9">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The Influence of Temperature on Seed Germination Rate in Grain Legumes: II. INTRASPECIFIC VARIATION IN CHICKPEA (Cicer arietinum L.) AT CONSTANT TEMPERATURES&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C960F9">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The regression lines of each decile were recalculated and forced to pass through a common origin defined by the averag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averag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1C71DA16" w:rsidR="00D305AB" w:rsidRPr="00B65EAD" w:rsidRDefault="00284762"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ins w:id="106" w:author="Hugh Pritchard" w:date="2024-06-05T00:59:00Z" w16du:dateUtc="2024-06-04T22:59:00Z">
        <w:r w:rsidR="00D5001F">
          <w:rPr>
            <w:rFonts w:ascii="Aptos" w:hAnsi="Aptos" w:cs="Times New Roman"/>
            <w:sz w:val="24"/>
            <w:szCs w:val="24"/>
          </w:rPr>
          <w:t>s</w:t>
        </w:r>
      </w:ins>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ins w:id="107" w:author="Hugh Pritchard" w:date="2024-06-05T00:59:00Z" w16du:dateUtc="2024-06-04T22:59:00Z">
        <w:r w:rsidR="00D5001F">
          <w:rPr>
            <w:rFonts w:ascii="Aptos" w:hAnsi="Aptos" w:cs="Times New Roman"/>
            <w:sz w:val="24"/>
            <w:szCs w:val="24"/>
          </w:rPr>
          <w:t xml:space="preserve"> cumulative </w:t>
        </w:r>
      </w:ins>
      <w:del w:id="108" w:author="Hugh Pritchard" w:date="2024-06-05T00:59:00Z" w16du:dateUtc="2024-06-04T22:59:00Z">
        <w:r w:rsidR="000C34CD" w:rsidRPr="00B65EAD" w:rsidDel="00D5001F">
          <w:rPr>
            <w:rFonts w:ascii="Aptos" w:hAnsi="Aptos" w:cs="Times New Roman"/>
            <w:sz w:val="24"/>
            <w:szCs w:val="24"/>
          </w:rPr>
          <w:delText xml:space="preserve"> amount of</w:delText>
        </w:r>
      </w:del>
      <w:r w:rsidR="000C34CD" w:rsidRPr="00B65EAD">
        <w:rPr>
          <w:rFonts w:ascii="Aptos" w:hAnsi="Aptos" w:cs="Times New Roman"/>
          <w:sz w:val="24"/>
          <w:szCs w:val="24"/>
        </w:rPr>
        <w:t xml:space="preserve"> thermal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the seed has to</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xml:space="preserve">. The regression </w:t>
      </w:r>
      <w:r w:rsidR="003679FB" w:rsidRPr="00B65EAD">
        <w:rPr>
          <w:rFonts w:ascii="Aptos" w:hAnsi="Aptos" w:cs="Times New Roman"/>
          <w:sz w:val="24"/>
          <w:szCs w:val="24"/>
        </w:rPr>
        <w:lastRenderedPageBreak/>
        <w:t>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population </w:t>
      </w:r>
      <w:commentRangeStart w:id="109"/>
      <w:r w:rsidR="00040C4C" w:rsidRPr="00B65EAD">
        <w:rPr>
          <w:rFonts w:ascii="Aptos" w:hAnsi="Aptos" w:cs="Times New Roman"/>
          <w:color w:val="000000" w:themeColor="text1"/>
          <w:sz w:val="24"/>
          <w:szCs w:val="24"/>
        </w:rPr>
        <w:t>CHO</w:t>
      </w:r>
      <w:commentRangeEnd w:id="109"/>
      <w:r w:rsidR="00D5001F">
        <w:rPr>
          <w:rStyle w:val="Refdecomentario"/>
        </w:rPr>
        <w:commentReference w:id="109"/>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37204D9E" w:rsidR="00F82C1A" w:rsidRPr="00B65EAD" w:rsidRDefault="00F82C1A"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mbryo growth in the soil was recorded for three population representing the southern (</w:t>
      </w:r>
      <w:commentRangeStart w:id="110"/>
      <w:r w:rsidRPr="00B65EAD">
        <w:rPr>
          <w:rFonts w:ascii="Aptos" w:eastAsia="Times New Roman" w:hAnsi="Aptos" w:cs="Times New Roman"/>
          <w:sz w:val="24"/>
          <w:szCs w:val="24"/>
          <w:lang w:eastAsia="en-GB"/>
        </w:rPr>
        <w:t>CHO</w:t>
      </w:r>
      <w:commentRangeEnd w:id="110"/>
      <w:r w:rsidR="00D5001F">
        <w:rPr>
          <w:rStyle w:val="Refdecomentario"/>
        </w:rPr>
        <w:commentReference w:id="110"/>
      </w:r>
      <w:r w:rsidRPr="00B65EAD">
        <w:rPr>
          <w:rFonts w:ascii="Aptos" w:eastAsia="Times New Roman" w:hAnsi="Aptos" w:cs="Times New Roman"/>
          <w:sz w:val="24"/>
          <w:szCs w:val="24"/>
          <w:lang w:eastAsia="en-GB"/>
        </w:rPr>
        <w:t xml:space="preserve">), middle (WAK) and northern (BER)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  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w:t>
      </w:r>
      <w:del w:id="111" w:author="Hugh Pritchard" w:date="2024-06-05T01:04:00Z" w16du:dateUtc="2024-06-04T23:04:00Z">
        <w:r w:rsidRPr="00B65EAD" w:rsidDel="00D5001F">
          <w:rPr>
            <w:rFonts w:ascii="Aptos" w:eastAsia="Times New Roman" w:hAnsi="Aptos" w:cs="Times New Roman"/>
            <w:sz w:val="24"/>
            <w:szCs w:val="24"/>
            <w:lang w:eastAsia="en-GB"/>
          </w:rPr>
          <w:delText>utes</w:delText>
        </w:r>
      </w:del>
      <w:r w:rsidRPr="00B65EAD">
        <w:rPr>
          <w:rFonts w:ascii="Aptos" w:eastAsia="Times New Roman" w:hAnsi="Aptos" w:cs="Times New Roman"/>
          <w:sz w:val="24"/>
          <w:szCs w:val="24"/>
          <w:lang w:eastAsia="en-GB"/>
        </w:rPr>
        <w:t xml:space="preserve">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amount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FF74B4">
      <w:pPr>
        <w:spacing w:before="120" w:after="120" w:line="36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77D579F0" w:rsidR="00284762" w:rsidRPr="00B65EAD" w:rsidRDefault="00284762" w:rsidP="00FF74B4">
      <w:pPr>
        <w:pStyle w:val="Prrafodelista"/>
        <w:spacing w:before="120" w:after="120" w:line="360" w:lineRule="auto"/>
        <w:ind w:left="0"/>
        <w:jc w:val="both"/>
        <w:rPr>
          <w:rFonts w:ascii="Aptos" w:hAnsi="Aptos" w:cs="Times New Roman"/>
          <w:bCs/>
          <w:sz w:val="24"/>
          <w:szCs w:val="24"/>
          <w:lang w:val="en-US"/>
        </w:rPr>
      </w:pPr>
      <w:r w:rsidRPr="00B65EAD">
        <w:rPr>
          <w:rFonts w:ascii="Aptos" w:hAnsi="Aptos" w:cs="Times New Roman"/>
          <w:sz w:val="24"/>
          <w:szCs w:val="24"/>
          <w:lang w:val="en-US"/>
        </w:rPr>
        <w:t>In order to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Pr="00B65EAD">
        <w:rPr>
          <w:rFonts w:ascii="Aptos" w:hAnsi="Aptos" w:cs="Times New Roman"/>
          <w:sz w:val="24"/>
          <w:szCs w:val="24"/>
          <w:lang w:val="en-US"/>
        </w:rPr>
        <w:t>and from the equations, the t</w:t>
      </w:r>
      <w:r w:rsidRPr="00B65EAD">
        <w:rPr>
          <w:rFonts w:ascii="Aptos" w:hAnsi="Aptos" w:cs="Times New Roman"/>
          <w:sz w:val="24"/>
          <w:szCs w:val="24"/>
          <w:vertAlign w:val="subscript"/>
          <w:lang w:val="en-US"/>
        </w:rPr>
        <w:t>r</w:t>
      </w:r>
      <w:r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was calculated</w:t>
      </w:r>
      <w:r w:rsidRPr="00B65EAD">
        <w:rPr>
          <w:rFonts w:ascii="Aptos" w:hAnsi="Aptos" w:cs="Times New Roman"/>
          <w:sz w:val="24"/>
          <w:szCs w:val="24"/>
          <w:lang w:val="en-US"/>
        </w:rPr>
        <w:t xml:space="preserve">. The </w:t>
      </w:r>
      <w:r w:rsidRPr="00B65EAD">
        <w:rPr>
          <w:rFonts w:ascii="Aptos" w:hAnsi="Aptos" w:cs="Times New Roman"/>
          <w:bCs/>
          <w:sz w:val="24"/>
          <w:szCs w:val="24"/>
          <w:lang w:val="en-US"/>
        </w:rPr>
        <w:t>units of thermal time required by each population to reach every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w:t>
      </w:r>
      <w:r w:rsidR="00F3573F" w:rsidRPr="00B65EAD">
        <w:rPr>
          <w:rFonts w:ascii="Aptos" w:hAnsi="Aptos" w:cs="Times New Roman"/>
          <w:bCs/>
          <w:sz w:val="24"/>
          <w:szCs w:val="24"/>
          <w:lang w:val="en-US"/>
        </w:rPr>
        <w:lastRenderedPageBreak/>
        <w:t>data recorded by the loggers</w:t>
      </w:r>
      <w:r w:rsidRPr="00B65EAD">
        <w:rPr>
          <w:rFonts w:ascii="Aptos" w:hAnsi="Aptos" w:cs="Times New Roman"/>
          <w:bCs/>
          <w:sz w:val="24"/>
          <w:szCs w:val="24"/>
          <w:lang w:val="en-US"/>
        </w:rPr>
        <w:t>. In order to account for every temperature fluctuation during the day, the thermal time was expressed in “°C 30 min” and the heat accumulated by the seed was calculated for every 30 min</w:t>
      </w:r>
      <w:del w:id="112" w:author="Hugh Pritchard" w:date="2024-06-05T01:05:00Z" w16du:dateUtc="2024-06-04T23:05:00Z">
        <w:r w:rsidRPr="00B65EAD" w:rsidDel="00D5001F">
          <w:rPr>
            <w:rFonts w:ascii="Aptos" w:hAnsi="Aptos" w:cs="Times New Roman"/>
            <w:bCs/>
            <w:sz w:val="24"/>
            <w:szCs w:val="24"/>
            <w:lang w:val="en-US"/>
          </w:rPr>
          <w:delText>utes</w:delText>
        </w:r>
      </w:del>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data-logged</w:t>
      </w:r>
      <w:r w:rsidRPr="00B65EAD">
        <w:rPr>
          <w:rFonts w:ascii="Aptos" w:hAnsi="Aptos" w:cs="Times New Roman"/>
          <w:bCs/>
          <w:sz w:val="24"/>
          <w:szCs w:val="24"/>
          <w:lang w:val="en-US"/>
        </w:rPr>
        <w:t>. The difference (ΔT) between each temperature record and the population T</w:t>
      </w:r>
      <w:r w:rsidRPr="00B65EAD">
        <w:rPr>
          <w:rFonts w:ascii="Aptos" w:hAnsi="Aptos" w:cs="Times New Roman"/>
          <w:bCs/>
          <w:sz w:val="24"/>
          <w:szCs w:val="24"/>
          <w:vertAlign w:val="subscript"/>
          <w:lang w:val="en-US"/>
        </w:rPr>
        <w:t>o</w:t>
      </w:r>
      <w:r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s) was summed. When the temperature was higher than the average 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or lower than the average 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the heat accumulated was considered = 0 and the difference (ΔT) between each temperature record and the T</w:t>
      </w:r>
      <w:r w:rsidRPr="00B65EAD">
        <w:rPr>
          <w:rFonts w:ascii="Aptos" w:hAnsi="Aptos" w:cs="Times New Roman"/>
          <w:bCs/>
          <w:sz w:val="24"/>
          <w:szCs w:val="24"/>
          <w:vertAlign w:val="subscript"/>
          <w:lang w:val="en-US"/>
        </w:rPr>
        <w:t>o</w:t>
      </w:r>
      <w:r w:rsidRPr="00B65EAD">
        <w:rPr>
          <w:rFonts w:ascii="Aptos" w:hAnsi="Aptos" w:cs="Times New Roman"/>
          <w:bCs/>
          <w:sz w:val="24"/>
          <w:szCs w:val="24"/>
          <w:lang w:val="en-US"/>
        </w:rPr>
        <w:t xml:space="preserve"> was summed.</w:t>
      </w:r>
    </w:p>
    <w:p w14:paraId="776F1893" w14:textId="15455B4F" w:rsidR="00284762" w:rsidRPr="00B65EAD" w:rsidRDefault="00284762" w:rsidP="00FF74B4">
      <w:pPr>
        <w:pStyle w:val="Prrafodelista"/>
        <w:spacing w:before="120" w:after="120" w:line="36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r w:rsidRPr="00B65EAD">
        <w:rPr>
          <w:rFonts w:ascii="Aptos" w:hAnsi="Aptos" w:cs="Times New Roman"/>
          <w:bCs/>
          <w:sz w:val="24"/>
          <w:szCs w:val="24"/>
          <w:lang w:val="en-US"/>
        </w:rPr>
        <w:t>was compared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E:E.</w:t>
      </w:r>
    </w:p>
    <w:p w14:paraId="638EA1EF"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06ADF6A1" w:rsidR="00D305AB" w:rsidRPr="00B65EAD" w:rsidRDefault="00284762" w:rsidP="00FF74B4">
      <w:pPr>
        <w:spacing w:before="120" w:after="120" w:line="36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then used to calculate the corresponding E:E ratio at the same day using the logistic regression of the E:E data for the same treatment. For each population, the averag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displayed as the average E:E ratio for 50% germination in that population. The averag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average for the species.</w:t>
      </w:r>
    </w:p>
    <w:p w14:paraId="2F1121F9"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Relationship between environmental data and germination traits</w:t>
      </w:r>
    </w:p>
    <w:p w14:paraId="02D43DDF" w14:textId="1C01DDCA" w:rsidR="00D305AB" w:rsidRPr="00B65EAD" w:rsidRDefault="0028476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The relationship between embryo development and seed germination traits and geographical and bioclimatic data was explored for each population. A data matrix was built including latitude, altitude, average annual temperature, precipitation of the driest month, average maximum temperature of the hottest month and minimum averag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cardinal temperatures</w:t>
      </w:r>
      <w:r w:rsidRPr="00B65EAD">
        <w:rPr>
          <w:rFonts w:ascii="Aptos" w:hAnsi="Aptos" w:cs="Times New Roman"/>
          <w:sz w:val="24"/>
          <w:szCs w:val="24"/>
          <w:vertAlign w:val="subscript"/>
        </w:rPr>
        <w:t xml:space="preserve">  </w:t>
      </w:r>
      <w:r w:rsidRPr="00B65EAD">
        <w:rPr>
          <w:rFonts w:ascii="Aptos" w:hAnsi="Aptos" w:cs="Times New Roman"/>
          <w:sz w:val="24"/>
          <w:szCs w:val="24"/>
        </w:rPr>
        <w:t>for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B75815" w:rsidRPr="00B65EAD">
        <w:rPr>
          <w:rFonts w:ascii="Aptos" w:hAnsi="Aptos" w:cs="Times New Roman"/>
          <w:sz w:val="24"/>
          <w:szCs w:val="24"/>
        </w:rPr>
        <w:instrText xml:space="preserve"> ADDIN EN.CITE &lt;EndNote&gt;&lt;Cite&gt;&lt;Author&gt;Fick&lt;/Author&gt;&lt;Year&gt;2017&lt;/Year&gt;&lt;RecNum&gt;5064&lt;/RecNum&gt;&lt;DisplayText&gt;(Fick &amp;amp;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B75815" w:rsidRPr="00B65EAD">
        <w:rPr>
          <w:rFonts w:ascii="Aptos" w:hAnsi="Aptos" w:cs="Times New Roman"/>
          <w:noProof/>
          <w:sz w:val="24"/>
          <w:szCs w:val="24"/>
        </w:rPr>
        <w:t>(Fick &amp;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lastRenderedPageBreak/>
        <w:t xml:space="preserve">was </w:t>
      </w:r>
      <w:r w:rsidRPr="00B65EAD">
        <w:rPr>
          <w:rFonts w:ascii="Aptos" w:hAnsi="Aptos" w:cs="Times New Roman"/>
          <w:sz w:val="24"/>
          <w:szCs w:val="24"/>
        </w:rPr>
        <w:t xml:space="preserve">checked for autocorrelation using the Pearson correlation coefficient in order to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5B796A8" w:rsidR="008C36BF" w:rsidRPr="00B65EAD" w:rsidRDefault="00A37ACA"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initial relative embryo size ranged from an averag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n averag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Averag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328A990D" w:rsidR="00A37ACA" w:rsidRPr="00B65EAD" w:rsidRDefault="00A37ACA"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ins w:id="113" w:author="Hugh Pritchard" w:date="2024-06-05T01:08:00Z" w16du:dateUtc="2024-06-04T23:08:00Z">
        <w:r w:rsidR="004E3EA3">
          <w:rPr>
            <w:rFonts w:ascii="Aptos" w:eastAsia="Times New Roman" w:hAnsi="Aptos" w:cs="Times New Roman"/>
            <w:sz w:val="24"/>
            <w:szCs w:val="24"/>
            <w:lang w:eastAsia="en-GB"/>
          </w:rPr>
          <w:t xml:space="preserve">ould </w:t>
        </w:r>
      </w:ins>
      <w:del w:id="114" w:author="Hugh Pritchard" w:date="2024-06-05T01:08:00Z" w16du:dateUtc="2024-06-04T23:08:00Z">
        <w:r w:rsidRPr="00B65EAD" w:rsidDel="004E3EA3">
          <w:rPr>
            <w:rFonts w:ascii="Aptos" w:eastAsia="Times New Roman" w:hAnsi="Aptos" w:cs="Times New Roman"/>
            <w:sz w:val="24"/>
            <w:szCs w:val="24"/>
            <w:lang w:eastAsia="en-GB"/>
          </w:rPr>
          <w:delText>an</w:delText>
        </w:r>
      </w:del>
      <w:r w:rsidRPr="00B65EAD">
        <w:rPr>
          <w:rFonts w:ascii="Aptos" w:eastAsia="Times New Roman" w:hAnsi="Aptos" w:cs="Times New Roman"/>
          <w:sz w:val="24"/>
          <w:szCs w:val="24"/>
          <w:lang w:eastAsia="en-GB"/>
        </w:rPr>
        <w:t xml:space="preserve"> be appreciated already after 14 days of imbibition. For all the populations, the temperature treatments with the highest rate of embryo growth were 2.5 and 5 °C. Clearly 0 °C </w:t>
      </w:r>
      <w:del w:id="115" w:author="Hugh Pritchard" w:date="2024-06-05T01:08:00Z" w16du:dateUtc="2024-06-04T23:08:00Z">
        <w:r w:rsidRPr="00B65EAD" w:rsidDel="004E3EA3">
          <w:rPr>
            <w:rFonts w:ascii="Aptos" w:eastAsia="Times New Roman" w:hAnsi="Aptos" w:cs="Times New Roman"/>
            <w:sz w:val="24"/>
            <w:szCs w:val="24"/>
            <w:lang w:eastAsia="en-GB"/>
          </w:rPr>
          <w:delText>i</w:delText>
        </w:r>
      </w:del>
      <w:ins w:id="116" w:author="Hugh Pritchard" w:date="2024-06-05T01:08:00Z" w16du:dateUtc="2024-06-04T23:08:00Z">
        <w:r w:rsidR="004E3EA3">
          <w:rPr>
            <w:rFonts w:ascii="Aptos" w:eastAsia="Times New Roman" w:hAnsi="Aptos" w:cs="Times New Roman"/>
            <w:sz w:val="24"/>
            <w:szCs w:val="24"/>
            <w:lang w:eastAsia="en-GB"/>
          </w:rPr>
          <w:t>wa</w:t>
        </w:r>
      </w:ins>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6D49B2DD" w:rsidR="00693C1C" w:rsidRPr="00B65EAD" w:rsidRDefault="00693C1C" w:rsidP="00FF74B4">
      <w:pPr>
        <w:spacing w:before="120" w:after="120" w:line="36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at </w:t>
      </w:r>
      <w:del w:id="117" w:author="Hugh Pritchard" w:date="2024-06-05T01:09:00Z" w16du:dateUtc="2024-06-04T23:09:00Z">
        <w:r w:rsidRPr="00B65EAD" w:rsidDel="004E3EA3">
          <w:rPr>
            <w:rFonts w:ascii="Aptos" w:eastAsia="Times New Roman" w:hAnsi="Aptos" w:cs="Times New Roman"/>
            <w:color w:val="000000" w:themeColor="text1"/>
            <w:sz w:val="24"/>
            <w:szCs w:val="24"/>
            <w:lang w:eastAsia="en-GB"/>
          </w:rPr>
          <w:delText>the</w:delText>
        </w:r>
      </w:del>
      <w:r w:rsidRPr="00B65EAD">
        <w:rPr>
          <w:rFonts w:ascii="Aptos" w:eastAsia="Times New Roman" w:hAnsi="Aptos" w:cs="Times New Roman"/>
          <w:color w:val="000000" w:themeColor="text1"/>
          <w:sz w:val="24"/>
          <w:szCs w:val="24"/>
          <w:lang w:eastAsia="en-GB"/>
        </w:rPr>
        <w:t xml:space="preserve"> temperatures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Germination occurred when the embryo reached the same length of the endosperm (E:E=1) and an </w:t>
      </w:r>
      <w:r w:rsidRPr="00B65EAD">
        <w:rPr>
          <w:rFonts w:ascii="Aptos" w:hAnsi="Aptos" w:cs="Times New Roman"/>
          <w:color w:val="000000" w:themeColor="text1"/>
          <w:sz w:val="24"/>
          <w:szCs w:val="24"/>
        </w:rPr>
        <w:t xml:space="preserve">average E:E = 1 corresponded to 100% germination in the sample. </w:t>
      </w:r>
      <w:r w:rsidRPr="00B65EAD">
        <w:rPr>
          <w:rFonts w:ascii="Aptos" w:hAnsi="Aptos" w:cs="Times New Roman"/>
          <w:bCs/>
          <w:color w:val="000000" w:themeColor="text1"/>
          <w:sz w:val="24"/>
          <w:szCs w:val="24"/>
          <w:lang w:val="en-US"/>
        </w:rPr>
        <w:t>The treatments that</w:t>
      </w:r>
      <w:ins w:id="118" w:author="Hugh Pritchard" w:date="2024-06-05T01:11:00Z" w16du:dateUtc="2024-06-04T23:11:00Z">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had the highest average germination across all the populations</w:t>
        </w:r>
      </w:ins>
      <w:del w:id="119" w:author="Hugh Pritchard" w:date="2024-06-05T01:10:00Z" w16du:dateUtc="2024-06-04T23:10:00Z">
        <w:r w:rsidRPr="00B65EAD" w:rsidDel="004E3EA3">
          <w:rPr>
            <w:rFonts w:ascii="Aptos" w:hAnsi="Aptos" w:cs="Times New Roman"/>
            <w:bCs/>
            <w:color w:val="000000" w:themeColor="text1"/>
            <w:sz w:val="24"/>
            <w:szCs w:val="24"/>
            <w:lang w:val="en-US"/>
          </w:rPr>
          <w:delText>,</w:delText>
        </w:r>
      </w:del>
      <w:r w:rsidRPr="00B65EAD">
        <w:rPr>
          <w:rFonts w:ascii="Aptos" w:hAnsi="Aptos" w:cs="Times New Roman"/>
          <w:bCs/>
          <w:color w:val="000000" w:themeColor="text1"/>
          <w:sz w:val="24"/>
          <w:szCs w:val="24"/>
          <w:lang w:val="en-US"/>
        </w:rPr>
        <w:t xml:space="preserve"> after 32 weeks of imbibition </w:t>
      </w:r>
      <w:del w:id="120" w:author="Hugh Pritchard" w:date="2024-06-05T01:11:00Z" w16du:dateUtc="2024-06-04T23:11:00Z">
        <w:r w:rsidRPr="00B65EAD" w:rsidDel="004E3EA3">
          <w:rPr>
            <w:rFonts w:ascii="Aptos" w:hAnsi="Aptos" w:cs="Times New Roman"/>
            <w:bCs/>
            <w:color w:val="000000" w:themeColor="text1"/>
            <w:sz w:val="24"/>
            <w:szCs w:val="24"/>
            <w:lang w:val="en-US"/>
          </w:rPr>
          <w:delText xml:space="preserve">had the highest average germination across all the populations </w:delText>
        </w:r>
      </w:del>
      <w:r w:rsidRPr="00B65EAD">
        <w:rPr>
          <w:rFonts w:ascii="Aptos" w:hAnsi="Aptos" w:cs="Times New Roman"/>
          <w:bCs/>
          <w:color w:val="000000" w:themeColor="text1"/>
          <w:sz w:val="24"/>
          <w:szCs w:val="24"/>
          <w:lang w:val="en-US"/>
        </w:rPr>
        <w:t>were 2.5 °C, and 5 °C with, respectively, 97.7 and 98.4 % of seeds germinated in the last sampling. The lowest germination was observed at -2.5 and 10 °C.  The population that reached, across all the treatments, the highest average germination at week 32 (the end of the experiment), was TRE (80% ± 32 SD) while the lowest was 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w:t>
      </w:r>
      <w:commentRangeStart w:id="121"/>
      <w:r w:rsidRPr="00B65EAD">
        <w:rPr>
          <w:rFonts w:ascii="Aptos" w:hAnsi="Aptos" w:cs="Times New Roman"/>
          <w:bCs/>
          <w:color w:val="000000" w:themeColor="text1"/>
          <w:sz w:val="24"/>
          <w:szCs w:val="24"/>
          <w:lang w:val="en-US"/>
        </w:rPr>
        <w:t>T50g</w:t>
      </w:r>
      <w:commentRangeEnd w:id="121"/>
      <w:r w:rsidR="004E3EA3">
        <w:rPr>
          <w:rStyle w:val="Refdecomentario"/>
        </w:rPr>
        <w:commentReference w:id="121"/>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FLE )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E:E corresponding to the </w:t>
      </w:r>
      <w:r w:rsidRPr="00B65EAD">
        <w:rPr>
          <w:rFonts w:ascii="Aptos" w:hAnsi="Aptos" w:cs="Times New Roman"/>
          <w:bCs/>
          <w:color w:val="000000" w:themeColor="text1"/>
          <w:sz w:val="24"/>
          <w:szCs w:val="24"/>
          <w:lang w:val="en-US"/>
        </w:rPr>
        <w:lastRenderedPageBreak/>
        <w:t>estimated T50 in these two treatments were averaged between population and temperatures to describe a value of 0.89 ( ± 0.02 SD) for the species.</w:t>
      </w:r>
    </w:p>
    <w:p w14:paraId="1E9C24D7" w14:textId="7777777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4FE1E296" w:rsidR="00A22E2A"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ins w:id="122" w:author="Hugh Pritchard" w:date="2024-06-05T01:15:00Z" w16du:dateUtc="2024-06-04T23:15:00Z">
        <w:r w:rsidR="004E3EA3">
          <w:rPr>
            <w:rFonts w:ascii="Aptos" w:hAnsi="Aptos" w:cs="Times New Roman"/>
            <w:color w:val="000000" w:themeColor="text1"/>
            <w:sz w:val="24"/>
            <w:szCs w:val="24"/>
          </w:rPr>
          <w:t xml:space="preserve">estimates </w:t>
        </w:r>
      </w:ins>
      <w:r w:rsidRPr="00B65EAD">
        <w:rPr>
          <w:rFonts w:ascii="Aptos" w:hAnsi="Aptos" w:cs="Times New Roman"/>
          <w:color w:val="000000" w:themeColor="text1"/>
          <w:sz w:val="24"/>
          <w:szCs w:val="24"/>
        </w:rPr>
        <w:t>varied between -2.63 (SCO) and -6.65 °C (BER). In addition,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xml:space="preserve"> ranged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FF74B4">
      <w:pPr>
        <w:shd w:val="clear" w:color="auto" w:fill="FFFFFF"/>
        <w:spacing w:before="120" w:after="120" w:line="36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46F48CCC" w:rsidR="00A22E2A" w:rsidRPr="00B65EAD" w:rsidRDefault="00A37ACA" w:rsidP="00FF74B4">
      <w:pPr>
        <w:shd w:val="clear" w:color="auto" w:fill="FFFFFF"/>
        <w:spacing w:before="120" w:after="120" w:line="36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ins w:id="123" w:author="Hugh Pritchard" w:date="2024-06-05T01:16:00Z" w16du:dateUtc="2024-06-04T23:16:00Z">
        <w:r w:rsidR="004E3EA3" w:rsidRPr="00B65EAD">
          <w:rPr>
            <w:rFonts w:ascii="Aptos" w:eastAsia="Times New Roman" w:hAnsi="Aptos" w:cs="Times New Roman"/>
            <w:color w:val="000000" w:themeColor="text1"/>
            <w:sz w:val="24"/>
            <w:szCs w:val="24"/>
            <w:lang w:eastAsia="en-GB"/>
          </w:rPr>
          <w:t xml:space="preserve">(18.5 °C) </w:t>
        </w:r>
      </w:ins>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 </w:t>
      </w:r>
      <w:del w:id="124" w:author="Hugh Pritchard" w:date="2024-06-05T01:16:00Z" w16du:dateUtc="2024-06-04T23:16:00Z">
        <w:r w:rsidRPr="00B65EAD" w:rsidDel="004E3EA3">
          <w:rPr>
            <w:rFonts w:ascii="Aptos" w:eastAsia="Times New Roman" w:hAnsi="Aptos" w:cs="Times New Roman"/>
            <w:color w:val="000000" w:themeColor="text1"/>
            <w:sz w:val="24"/>
            <w:szCs w:val="24"/>
            <w:lang w:eastAsia="en-GB"/>
          </w:rPr>
          <w:delText>(18.5 °C)</w:delText>
        </w:r>
      </w:del>
      <w:ins w:id="125" w:author="Hugh Pritchard" w:date="2024-06-05T01:16:00Z" w16du:dateUtc="2024-06-04T23:16:00Z">
        <w:r w:rsidR="004E3EA3">
          <w:rPr>
            <w:rFonts w:ascii="Aptos" w:eastAsia="Times New Roman" w:hAnsi="Aptos" w:cs="Times New Roman"/>
            <w:color w:val="000000" w:themeColor="text1"/>
            <w:sz w:val="24"/>
            <w:szCs w:val="24"/>
            <w:lang w:eastAsia="en-GB"/>
          </w:rPr>
          <w:t xml:space="preserve">. </w:t>
        </w:r>
      </w:ins>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Embryo growth in natural condition was faster, for all the population tested, in the northern most location of Bergen where daily average temperatures were lower than at Wakehurs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Even if the southern population (CHO) had the greater initial E:E ratio, its growth rate was not different from the other populations tested. Eventually, the three growth curves tended to converge when an averag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Germination in nature tended to peak in the months of January and February. Fitting a logistic regression to the curves permitted an estimation of the time, in days, to reach different deciles of relative embryo size.</w:t>
      </w:r>
    </w:p>
    <w:p w14:paraId="229F4C55" w14:textId="7777777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610C5613" w:rsidR="00A37ACA"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ins w:id="126" w:author="Hugh Pritchard" w:date="2024-06-05T01:17:00Z" w16du:dateUtc="2024-06-04T23:17:00Z">
        <w:r w:rsidR="00894E9E">
          <w:rPr>
            <w:rFonts w:ascii="Aptos" w:hAnsi="Aptos" w:cs="Times New Roman"/>
            <w:bCs/>
            <w:color w:val="000000" w:themeColor="text1"/>
            <w:sz w:val="24"/>
            <w:szCs w:val="24"/>
          </w:rPr>
          <w:t xml:space="preserve"> </w:t>
        </w:r>
      </w:ins>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  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77012161"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ins w:id="127" w:author="Hugh Pritchard" w:date="2024-06-05T01:18:00Z" w16du:dateUtc="2024-06-04T23:18:00Z">
        <w:r w:rsidR="00894E9E">
          <w:rPr>
            <w:rFonts w:ascii="Aptos" w:hAnsi="Aptos" w:cs="Times New Roman"/>
            <w:b/>
            <w:i/>
            <w:color w:val="000000" w:themeColor="text1"/>
            <w:sz w:val="24"/>
            <w:szCs w:val="24"/>
          </w:rPr>
          <w:t xml:space="preserve">s </w:t>
        </w:r>
      </w:ins>
      <w:del w:id="128" w:author="Hugh Pritchard" w:date="2024-06-05T01:18:00Z" w16du:dateUtc="2024-06-04T23:18:00Z">
        <w:r w:rsidR="000C43AE" w:rsidRPr="00B65EAD" w:rsidDel="00894E9E">
          <w:rPr>
            <w:rFonts w:ascii="Aptos" w:hAnsi="Aptos" w:cs="Times New Roman"/>
            <w:b/>
            <w:i/>
            <w:color w:val="000000" w:themeColor="text1"/>
            <w:sz w:val="24"/>
            <w:szCs w:val="24"/>
          </w:rPr>
          <w:delText>d</w:delText>
        </w:r>
      </w:del>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13B64F15" w:rsidR="0049422E"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lastRenderedPageBreak/>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ordered the populations according to their seed and germination traits 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r w:rsidR="00693C1C" w:rsidRPr="00B65EAD">
        <w:rPr>
          <w:rFonts w:ascii="Aptos" w:hAnsi="Aptos" w:cs="Times New Roman"/>
          <w:color w:val="000000" w:themeColor="text1"/>
          <w:sz w:val="24"/>
          <w:szCs w:val="24"/>
        </w:rPr>
        <w:t>In particular, ther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ere located in the southern portion of the distribution range of the species and were characterized by higher maximum temperatures and more severe drought stress. The seeds from 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ins w:id="129" w:author="Hugh Pritchard" w:date="2024-06-05T01:19:00Z" w16du:dateUtc="2024-06-04T23:19:00Z">
        <w:r w:rsidR="00894E9E">
          <w:rPr>
            <w:rFonts w:ascii="Aptos" w:hAnsi="Aptos" w:cs="Times New Roman"/>
            <w:color w:val="000000" w:themeColor="text1"/>
            <w:sz w:val="24"/>
            <w:szCs w:val="24"/>
          </w:rPr>
          <w:t xml:space="preserve">are exposed to </w:t>
        </w:r>
      </w:ins>
      <w:del w:id="130" w:author="Hugh Pritchard" w:date="2024-06-05T01:19:00Z" w16du:dateUtc="2024-06-04T23:19:00Z">
        <w:r w:rsidRPr="00B65EAD" w:rsidDel="00894E9E">
          <w:rPr>
            <w:rFonts w:ascii="Aptos" w:hAnsi="Aptos" w:cs="Times New Roman"/>
            <w:color w:val="000000" w:themeColor="text1"/>
            <w:sz w:val="24"/>
            <w:szCs w:val="24"/>
          </w:rPr>
          <w:delText>experience</w:delText>
        </w:r>
      </w:del>
      <w:r w:rsidRPr="00B65EAD">
        <w:rPr>
          <w:rFonts w:ascii="Aptos" w:hAnsi="Aptos" w:cs="Times New Roman"/>
          <w:color w:val="000000" w:themeColor="text1"/>
          <w:sz w:val="24"/>
          <w:szCs w:val="24"/>
        </w:rPr>
        <w:t xml:space="preserve"> 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57A01C5C" w:rsidR="0049422E" w:rsidRPr="00B65EAD" w:rsidRDefault="00F677AD" w:rsidP="00FF74B4">
      <w:pPr>
        <w:spacing w:before="120" w:after="120" w:line="36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ins w:id="131" w:author="Hugh Pritchard" w:date="2024-06-05T01:22:00Z" w16du:dateUtc="2024-06-04T23:22:00Z">
        <w:r w:rsidR="00894E9E">
          <w:rPr>
            <w:rFonts w:ascii="Aptos" w:hAnsi="Aptos" w:cs="Times New Roman"/>
            <w:sz w:val="24"/>
            <w:szCs w:val="24"/>
          </w:rPr>
          <w:t xml:space="preserve">indicate </w:t>
        </w:r>
      </w:ins>
      <w:del w:id="132" w:author="Hugh Pritchard" w:date="2024-06-05T01:22:00Z" w16du:dateUtc="2024-06-04T23:22:00Z">
        <w:r w:rsidR="00B52D0B" w:rsidRPr="00B65EAD" w:rsidDel="00894E9E">
          <w:rPr>
            <w:rFonts w:ascii="Aptos" w:hAnsi="Aptos" w:cs="Times New Roman"/>
            <w:sz w:val="24"/>
            <w:szCs w:val="24"/>
          </w:rPr>
          <w:delText>support</w:delText>
        </w:r>
      </w:del>
      <w:r w:rsidR="00B52D0B" w:rsidRPr="00B65EAD">
        <w:rPr>
          <w:rFonts w:ascii="Aptos" w:hAnsi="Aptos" w:cs="Times New Roman"/>
          <w:sz w:val="24"/>
          <w:szCs w:val="24"/>
        </w:rPr>
        <w:t xml:space="preserve"> that</w:t>
      </w:r>
      <w:r w:rsidR="0095472E" w:rsidRPr="00B65EAD">
        <w:rPr>
          <w:rFonts w:ascii="Aptos" w:hAnsi="Aptos" w:cs="Times New Roman"/>
          <w:sz w:val="24"/>
          <w:szCs w:val="24"/>
        </w:rPr>
        <w:t xml:space="preserve"> there is functional variation in the embryo growth temperatures, and therefore that they are functional ecophysiological traits.</w:t>
      </w:r>
    </w:p>
    <w:p w14:paraId="62DC42C8" w14:textId="3665DF84" w:rsidR="000E4740" w:rsidRPr="00B65EAD" w:rsidRDefault="00AC40EA"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The ceiling temperature for embryo growth</w:t>
      </w:r>
      <w:r w:rsidR="004467F1" w:rsidRPr="00B65EAD">
        <w:rPr>
          <w:rFonts w:ascii="Aptos" w:hAnsi="Aptos" w:cs="Times New Roman"/>
          <w:sz w:val="24"/>
          <w:szCs w:val="24"/>
        </w:rPr>
        <w:t xml:space="preserve"> varies between 12.1 and 20.5 °C and has a strong negative correlation with latitude and precipitation. Species from northern populations, that are less likely to experience long exposure to high autumnal temperatures, have lower values while the two southernmost populations, CHO and TRE, stand out for high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above 20 °C. Water stress is the main limiting factor for embryo development in these populations, that </w:t>
      </w:r>
      <w:ins w:id="133" w:author="Hugh Pritchard" w:date="2024-06-05T01:23:00Z" w16du:dateUtc="2024-06-04T23:23:00Z">
        <w:r w:rsidR="00894E9E">
          <w:rPr>
            <w:rFonts w:ascii="Aptos" w:hAnsi="Aptos" w:cs="Times New Roman"/>
            <w:sz w:val="24"/>
            <w:szCs w:val="24"/>
          </w:rPr>
          <w:t>are exposed</w:t>
        </w:r>
      </w:ins>
      <w:ins w:id="134" w:author="Hugh Pritchard" w:date="2024-06-05T01:24:00Z" w16du:dateUtc="2024-06-04T23:24:00Z">
        <w:r w:rsidR="00894E9E">
          <w:rPr>
            <w:rFonts w:ascii="Aptos" w:hAnsi="Aptos" w:cs="Times New Roman"/>
            <w:sz w:val="24"/>
            <w:szCs w:val="24"/>
          </w:rPr>
          <w:t xml:space="preserve"> also </w:t>
        </w:r>
      </w:ins>
      <w:ins w:id="135" w:author="Hugh Pritchard" w:date="2024-06-05T01:23:00Z" w16du:dateUtc="2024-06-04T23:23:00Z">
        <w:r w:rsidR="00894E9E">
          <w:rPr>
            <w:rFonts w:ascii="Aptos" w:hAnsi="Aptos" w:cs="Times New Roman"/>
            <w:sz w:val="24"/>
            <w:szCs w:val="24"/>
          </w:rPr>
          <w:t xml:space="preserve">to </w:t>
        </w:r>
      </w:ins>
      <w:del w:id="136" w:author="Hugh Pritchard" w:date="2024-06-05T01:23:00Z" w16du:dateUtc="2024-06-04T23:23:00Z">
        <w:r w:rsidR="004467F1" w:rsidRPr="00B65EAD" w:rsidDel="00894E9E">
          <w:rPr>
            <w:rFonts w:ascii="Aptos" w:hAnsi="Aptos" w:cs="Times New Roman"/>
            <w:sz w:val="24"/>
            <w:szCs w:val="24"/>
          </w:rPr>
          <w:delText>experience also</w:delText>
        </w:r>
      </w:del>
      <w:r w:rsidR="004467F1" w:rsidRPr="00B65EAD">
        <w:rPr>
          <w:rFonts w:ascii="Aptos" w:hAnsi="Aptos" w:cs="Times New Roman"/>
          <w:sz w:val="24"/>
          <w:szCs w:val="24"/>
        </w:rPr>
        <w:t xml:space="preserve"> a shorter winter and a </w:t>
      </w:r>
      <w:r w:rsidRPr="00B65EAD">
        <w:rPr>
          <w:rFonts w:ascii="Aptos" w:hAnsi="Aptos" w:cs="Times New Roman"/>
          <w:sz w:val="24"/>
          <w:szCs w:val="24"/>
        </w:rPr>
        <w:t>Mediterranean</w:t>
      </w:r>
      <w:r w:rsidR="004467F1" w:rsidRPr="00B65EAD">
        <w:rPr>
          <w:rFonts w:ascii="Aptos" w:hAnsi="Aptos" w:cs="Times New Roman"/>
          <w:sz w:val="24"/>
          <w:szCs w:val="24"/>
        </w:rPr>
        <w:t xml:space="preserve"> continental climate. The higher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can therefore be an adaptation to cope with higher daily fluctuations in temperatures that can </w:t>
      </w:r>
      <w:r w:rsidR="004467F1" w:rsidRPr="00B65EAD">
        <w:rPr>
          <w:rFonts w:ascii="Aptos" w:hAnsi="Aptos" w:cs="Times New Roman"/>
          <w:sz w:val="24"/>
          <w:szCs w:val="24"/>
        </w:rPr>
        <w:lastRenderedPageBreak/>
        <w:t>prevent the embryo from growing during warmer and potentially drier days during late autumn or early spring. Moreover, embryo growth (and the potential to germinate) under cold</w:t>
      </w:r>
      <w:r w:rsidR="005C3872" w:rsidRPr="00B65EAD">
        <w:rPr>
          <w:rFonts w:ascii="Aptos" w:hAnsi="Aptos" w:cs="Times New Roman"/>
          <w:sz w:val="24"/>
          <w:szCs w:val="24"/>
        </w:rPr>
        <w:t xml:space="preserve"> temperatures</w:t>
      </w:r>
      <w:r w:rsidR="004467F1" w:rsidRPr="00B65EAD">
        <w:rPr>
          <w:rFonts w:ascii="Aptos" w:hAnsi="Aptos" w:cs="Times New Roman"/>
          <w:sz w:val="24"/>
          <w:szCs w:val="24"/>
        </w:rPr>
        <w:t xml:space="preserve"> (close to 0°C) will enable the start of growth during winter and emergence under the snow to avoid drought, as has been suggested to be the case for </w:t>
      </w:r>
      <w:r w:rsidR="00285199" w:rsidRPr="00B65EAD">
        <w:rPr>
          <w:rFonts w:ascii="Aptos" w:hAnsi="Aptos" w:cs="Times New Roman"/>
          <w:sz w:val="24"/>
          <w:szCs w:val="24"/>
        </w:rPr>
        <w:t>other species able to grow in</w:t>
      </w:r>
      <w:r w:rsidR="004467F1" w:rsidRPr="00B65EAD">
        <w:rPr>
          <w:rFonts w:ascii="Aptos" w:hAnsi="Aptos" w:cs="Times New Roman"/>
          <w:sz w:val="24"/>
          <w:szCs w:val="24"/>
        </w:rPr>
        <w:t xml:space="preserve"> sub-alpine </w:t>
      </w:r>
      <w:r w:rsidR="00285199" w:rsidRPr="00B65EAD">
        <w:rPr>
          <w:rFonts w:ascii="Aptos" w:hAnsi="Aptos" w:cs="Times New Roman"/>
          <w:sz w:val="24"/>
          <w:szCs w:val="24"/>
        </w:rPr>
        <w:t>Mediterranean and sub</w:t>
      </w:r>
      <w:ins w:id="137" w:author="Hugh Pritchard" w:date="2024-06-05T01:24:00Z" w16du:dateUtc="2024-06-04T23:24:00Z">
        <w:r w:rsidR="00894E9E">
          <w:rPr>
            <w:rFonts w:ascii="Aptos" w:hAnsi="Aptos" w:cs="Times New Roman"/>
            <w:sz w:val="24"/>
            <w:szCs w:val="24"/>
          </w:rPr>
          <w:t>-M</w:t>
        </w:r>
      </w:ins>
      <w:del w:id="138" w:author="Hugh Pritchard" w:date="2024-06-05T01:24:00Z" w16du:dateUtc="2024-06-04T23:24:00Z">
        <w:r w:rsidR="00285199" w:rsidRPr="00B65EAD" w:rsidDel="00894E9E">
          <w:rPr>
            <w:rFonts w:ascii="Aptos" w:hAnsi="Aptos" w:cs="Times New Roman"/>
            <w:sz w:val="24"/>
            <w:szCs w:val="24"/>
          </w:rPr>
          <w:delText>m</w:delText>
        </w:r>
      </w:del>
      <w:r w:rsidR="00285199" w:rsidRPr="00B65EAD">
        <w:rPr>
          <w:rFonts w:ascii="Aptos" w:hAnsi="Aptos" w:cs="Times New Roman"/>
          <w:sz w:val="24"/>
          <w:szCs w:val="24"/>
        </w:rPr>
        <w:t>editerranean mountains</w:t>
      </w:r>
      <w:r w:rsidR="005C3872" w:rsidRPr="00B65EAD">
        <w:rPr>
          <w:rFonts w:ascii="Aptos" w:hAnsi="Aptos" w:cs="Times New Roman"/>
          <w:sz w:val="24"/>
          <w:szCs w:val="24"/>
        </w:rPr>
        <w:t xml:space="preserve"> </w: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5C3872" w:rsidRPr="00B65EAD">
        <w:rPr>
          <w:rFonts w:ascii="Aptos" w:hAnsi="Aptos" w:cs="Times New Roman"/>
          <w:sz w:val="24"/>
          <w:szCs w:val="24"/>
        </w:rPr>
        <w:instrText xml:space="preserve"> ADDIN EN.CITE </w:instrTex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5C3872" w:rsidRPr="00B65EAD">
        <w:rPr>
          <w:rFonts w:ascii="Aptos" w:hAnsi="Aptos" w:cs="Times New Roman"/>
          <w:sz w:val="24"/>
          <w:szCs w:val="24"/>
        </w:rPr>
        <w:instrText xml:space="preserve"> ADDIN EN.CITE.DATA </w:instrText>
      </w:r>
      <w:r w:rsidR="005C3872" w:rsidRPr="00B65EAD">
        <w:rPr>
          <w:rFonts w:ascii="Aptos" w:hAnsi="Aptos" w:cs="Times New Roman"/>
          <w:sz w:val="24"/>
          <w:szCs w:val="24"/>
        </w:rPr>
      </w:r>
      <w:r w:rsidR="005C3872" w:rsidRPr="00B65EAD">
        <w:rPr>
          <w:rFonts w:ascii="Aptos" w:hAnsi="Aptos" w:cs="Times New Roman"/>
          <w:sz w:val="24"/>
          <w:szCs w:val="24"/>
        </w:rPr>
        <w:fldChar w:fldCharType="end"/>
      </w:r>
      <w:r w:rsidR="005C3872" w:rsidRPr="00B65EAD">
        <w:rPr>
          <w:rFonts w:ascii="Aptos" w:hAnsi="Aptos" w:cs="Times New Roman"/>
          <w:sz w:val="24"/>
          <w:szCs w:val="24"/>
        </w:rPr>
      </w:r>
      <w:r w:rsidR="005C3872" w:rsidRPr="00B65EAD">
        <w:rPr>
          <w:rFonts w:ascii="Aptos" w:hAnsi="Aptos" w:cs="Times New Roman"/>
          <w:sz w:val="24"/>
          <w:szCs w:val="24"/>
        </w:rPr>
        <w:fldChar w:fldCharType="separate"/>
      </w:r>
      <w:r w:rsidR="005C3872" w:rsidRPr="00B65EAD">
        <w:rPr>
          <w:rFonts w:ascii="Aptos" w:hAnsi="Aptos" w:cs="Times New Roman"/>
          <w:noProof/>
          <w:sz w:val="24"/>
          <w:szCs w:val="24"/>
        </w:rPr>
        <w:t>(Fernández-Pascual et al., 2017)</w:t>
      </w:r>
      <w:r w:rsidR="005C3872" w:rsidRPr="00B65EAD">
        <w:rPr>
          <w:rFonts w:ascii="Aptos" w:hAnsi="Aptos" w:cs="Times New Roman"/>
          <w:sz w:val="24"/>
          <w:szCs w:val="24"/>
        </w:rPr>
        <w:fldChar w:fldCharType="end"/>
      </w:r>
      <w:r w:rsidR="004467F1" w:rsidRPr="00B65EAD">
        <w:rPr>
          <w:rFonts w:ascii="Aptos" w:hAnsi="Aptos" w:cs="Times New Roman"/>
          <w:sz w:val="24"/>
          <w:szCs w:val="24"/>
        </w:rPr>
        <w:t xml:space="preserve">. </w:t>
      </w:r>
    </w:p>
    <w:p w14:paraId="7AB3AEAD" w14:textId="1283ABCE" w:rsidR="000E4740" w:rsidRPr="00B65EAD" w:rsidRDefault="004467F1"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2 °C (Table 2) and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6B3DA1" w:rsidRPr="00B65EAD">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6B3DA1" w:rsidRPr="00B65EAD">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The second axis of </w:t>
      </w:r>
      <w:r w:rsidR="00336432" w:rsidRPr="00B65EAD">
        <w:rPr>
          <w:rFonts w:ascii="Aptos" w:hAnsi="Aptos" w:cs="Times New Roman"/>
          <w:sz w:val="24"/>
          <w:szCs w:val="24"/>
        </w:rPr>
        <w:t>our PCA</w:t>
      </w:r>
      <w:r w:rsidRPr="00B65EAD">
        <w:rPr>
          <w:rFonts w:ascii="Aptos" w:hAnsi="Aptos" w:cs="Times New Roman"/>
          <w:sz w:val="24"/>
          <w:szCs w:val="24"/>
        </w:rPr>
        <w:t xml:space="preserve"> ordination analysis can therefore be interpreted as reflecting the width</w:t>
      </w:r>
      <w:r w:rsidR="00336432" w:rsidRPr="00B65EAD">
        <w:rPr>
          <w:rFonts w:ascii="Aptos" w:hAnsi="Aptos" w:cs="Times New Roman"/>
          <w:sz w:val="24"/>
          <w:szCs w:val="24"/>
        </w:rPr>
        <w:t xml:space="preserve"> of the suboptimal temperature range for embryo growth, i.e.</w:t>
      </w:r>
      <w:ins w:id="139" w:author="Hugh Pritchard" w:date="2024-06-05T01:26:00Z" w16du:dateUtc="2024-06-04T23:26:00Z">
        <w:r w:rsidR="00894E9E">
          <w:rPr>
            <w:rFonts w:ascii="Aptos" w:hAnsi="Aptos" w:cs="Times New Roman"/>
            <w:sz w:val="24"/>
            <w:szCs w:val="24"/>
          </w:rPr>
          <w:t>,</w:t>
        </w:r>
      </w:ins>
      <w:r w:rsidRPr="00B65EAD">
        <w:rPr>
          <w:rFonts w:ascii="Aptos" w:hAnsi="Aptos" w:cs="Times New Roman"/>
          <w:sz w:val="24"/>
          <w:szCs w:val="24"/>
        </w:rPr>
        <w:t xml:space="preserve"> the gap between T</w:t>
      </w:r>
      <w:r w:rsidRPr="00B65EAD">
        <w:rPr>
          <w:rFonts w:ascii="Aptos" w:hAnsi="Aptos" w:cs="Times New Roman"/>
          <w:sz w:val="24"/>
          <w:szCs w:val="24"/>
          <w:vertAlign w:val="subscript"/>
        </w:rPr>
        <w:t>b</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The 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Pr="00B65EAD">
        <w:rPr>
          <w:rFonts w:ascii="Aptos" w:hAnsi="Aptos" w:cs="Times New Roman"/>
          <w:sz w:val="24"/>
          <w:szCs w:val="24"/>
        </w:rPr>
        <w:t xml:space="preserve"> and therefore a narrower window of suboptimal conditions for embryo growth. Therefore, these populations are at greater risk of exposure to a reduced germination niche in the face of climate warming</w:t>
      </w:r>
      <w:r w:rsidR="00B722B4" w:rsidRPr="00B65EAD">
        <w:rPr>
          <w:rFonts w:ascii="Aptos" w:hAnsi="Aptos" w:cs="Times New Roman"/>
          <w:sz w:val="24"/>
          <w:szCs w:val="24"/>
        </w:rPr>
        <w:t xml:space="preserve"> </w:t>
      </w:r>
      <w:r w:rsidR="00B722B4" w:rsidRPr="00B65EAD">
        <w:rPr>
          <w:rFonts w:ascii="Aptos" w:hAnsi="Aptos" w:cs="Times New Roman"/>
          <w:sz w:val="24"/>
          <w:szCs w:val="24"/>
        </w:rPr>
        <w:fldChar w:fldCharType="begin"/>
      </w:r>
      <w:r w:rsidR="00B722B4" w:rsidRPr="00B65EAD">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B722B4" w:rsidRPr="00B65EAD">
        <w:rPr>
          <w:rFonts w:ascii="Aptos" w:hAnsi="Aptos" w:cs="Times New Roman"/>
          <w:sz w:val="24"/>
          <w:szCs w:val="24"/>
        </w:rPr>
        <w:fldChar w:fldCharType="separate"/>
      </w:r>
      <w:r w:rsidR="00B722B4" w:rsidRPr="00B65EAD">
        <w:rPr>
          <w:rFonts w:ascii="Aptos" w:hAnsi="Aptos" w:cs="Times New Roman"/>
          <w:noProof/>
          <w:sz w:val="24"/>
          <w:szCs w:val="24"/>
        </w:rPr>
        <w:t>(Walck et al., 2011)</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These are also some of the populations at the milder and central points of </w:t>
      </w:r>
      <w:ins w:id="140" w:author="Hugh Pritchard" w:date="2024-06-05T01:26:00Z" w16du:dateUtc="2024-06-04T23:26:00Z">
        <w:r w:rsidR="00D13C46">
          <w:rPr>
            <w:rFonts w:ascii="Aptos" w:hAnsi="Aptos" w:cs="Times New Roman"/>
            <w:sz w:val="24"/>
            <w:szCs w:val="24"/>
          </w:rPr>
          <w:t xml:space="preserve">the </w:t>
        </w:r>
      </w:ins>
      <w:del w:id="141" w:author="Hugh Pritchard" w:date="2024-06-05T01:26:00Z" w16du:dateUtc="2024-06-04T23:26:00Z">
        <w:r w:rsidR="00671ECB" w:rsidRPr="00B65EAD" w:rsidDel="00D13C46">
          <w:rPr>
            <w:rFonts w:ascii="Aptos" w:hAnsi="Aptos" w:cs="Times New Roman"/>
            <w:sz w:val="24"/>
            <w:szCs w:val="24"/>
          </w:rPr>
          <w:delText>our</w:delText>
        </w:r>
      </w:del>
      <w:r w:rsidR="00671ECB" w:rsidRPr="00B65EAD">
        <w:rPr>
          <w:rFonts w:ascii="Aptos" w:hAnsi="Aptos" w:cs="Times New Roman"/>
          <w:sz w:val="24"/>
          <w:szCs w:val="24"/>
        </w:rPr>
        <w:t xml:space="preserve"> latitudinal gradient</w:t>
      </w:r>
      <w:ins w:id="142" w:author="Hugh Pritchard" w:date="2024-06-05T01:26:00Z" w16du:dateUtc="2024-06-04T23:26:00Z">
        <w:r w:rsidR="00D13C46">
          <w:rPr>
            <w:rFonts w:ascii="Aptos" w:hAnsi="Aptos" w:cs="Times New Roman"/>
            <w:sz w:val="24"/>
            <w:szCs w:val="24"/>
          </w:rPr>
          <w:t xml:space="preserve"> investigated</w:t>
        </w:r>
      </w:ins>
      <w:r w:rsidR="00671ECB" w:rsidRPr="00B65EAD">
        <w:rPr>
          <w:rFonts w:ascii="Aptos" w:hAnsi="Aptos" w:cs="Times New Roman"/>
          <w:sz w:val="24"/>
          <w:szCs w:val="24"/>
        </w:rPr>
        <w:t>, i.e. northern Spain and the British Isles.</w:t>
      </w:r>
    </w:p>
    <w:p w14:paraId="28587EBE" w14:textId="35BDD021" w:rsidR="004467F1" w:rsidRPr="00B65EAD" w:rsidRDefault="004467F1"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A82989" w:rsidRPr="00B65EAD">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A82989" w:rsidRPr="00B65EAD">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 xml:space="preserve">no </w:t>
      </w:r>
      <w:ins w:id="143" w:author="Hugh Pritchard" w:date="2024-06-05T01:27:00Z" w16du:dateUtc="2024-06-04T23:27:00Z">
        <w:r w:rsidR="00D13C46">
          <w:rPr>
            <w:rFonts w:ascii="Aptos" w:hAnsi="Aptos" w:cs="Times New Roman"/>
            <w:sz w:val="24"/>
            <w:szCs w:val="24"/>
          </w:rPr>
          <w:t xml:space="preserve">estimated </w:t>
        </w:r>
      </w:ins>
      <w:r w:rsidRPr="00B65EAD">
        <w:rPr>
          <w:rFonts w:ascii="Aptos" w:hAnsi="Aptos" w:cs="Times New Roman"/>
          <w:sz w:val="24"/>
          <w:szCs w:val="24"/>
        </w:rPr>
        <w:t>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5979AC" w:rsidRPr="00B65EAD">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Critical conditions for successful regeneration of an endangered annual plant, Cryptantha minima: A modeling approach&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5979AC" w:rsidRPr="00B65EAD">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that is a perennial, this strategy could however offer some advantage at the southern range of its distribution, where summer drought can be a recurrent issue, as </w:t>
      </w:r>
      <w:del w:id="144" w:author="Hugh Pritchard" w:date="2024-06-05T01:28:00Z" w16du:dateUtc="2024-06-04T23:28:00Z">
        <w:r w:rsidRPr="00B65EAD" w:rsidDel="00D13C46">
          <w:rPr>
            <w:rFonts w:ascii="Aptos" w:hAnsi="Aptos" w:cs="Times New Roman"/>
            <w:sz w:val="24"/>
            <w:szCs w:val="24"/>
          </w:rPr>
          <w:delText>it has</w:delText>
        </w:r>
      </w:del>
      <w:r w:rsidRPr="00B65EAD">
        <w:rPr>
          <w:rFonts w:ascii="Aptos" w:hAnsi="Aptos" w:cs="Times New Roman"/>
          <w:sz w:val="24"/>
          <w:szCs w:val="24"/>
        </w:rPr>
        <w:t xml:space="preserve"> already</w:t>
      </w:r>
      <w:del w:id="145" w:author="Hugh Pritchard" w:date="2024-06-05T01:28:00Z" w16du:dateUtc="2024-06-04T23:28:00Z">
        <w:r w:rsidRPr="00B65EAD" w:rsidDel="00D13C46">
          <w:rPr>
            <w:rFonts w:ascii="Aptos" w:hAnsi="Aptos" w:cs="Times New Roman"/>
            <w:sz w:val="24"/>
            <w:szCs w:val="24"/>
          </w:rPr>
          <w:delText xml:space="preserve"> been </w:delText>
        </w:r>
      </w:del>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2D5F3A" w:rsidRPr="00B65EAD">
        <w:rPr>
          <w:rFonts w:ascii="Aptos" w:hAnsi="Aptos" w:cs="Times New Roman"/>
          <w:sz w:val="24"/>
          <w:szCs w:val="24"/>
        </w:rPr>
        <w:instrText xml:space="preserve"> ADDIN EN.CITE </w:instrTex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2D5F3A" w:rsidRPr="00B65EAD">
        <w:rPr>
          <w:rFonts w:ascii="Aptos" w:hAnsi="Aptos" w:cs="Times New Roman"/>
          <w:sz w:val="24"/>
          <w:szCs w:val="24"/>
        </w:rPr>
        <w:instrText xml:space="preserve"> ADDIN EN.CITE.DATA </w:instrText>
      </w:r>
      <w:r w:rsidR="002D5F3A" w:rsidRPr="00B65EAD">
        <w:rPr>
          <w:rFonts w:ascii="Aptos" w:hAnsi="Aptos" w:cs="Times New Roman"/>
          <w:sz w:val="24"/>
          <w:szCs w:val="24"/>
        </w:rPr>
      </w:r>
      <w:r w:rsidR="002D5F3A" w:rsidRPr="00B65EAD">
        <w:rPr>
          <w:rFonts w:ascii="Aptos" w:hAnsi="Aptos" w:cs="Times New Roman"/>
          <w:sz w:val="24"/>
          <w:szCs w:val="24"/>
        </w:rPr>
        <w:fldChar w:fldCharType="end"/>
      </w:r>
      <w:r w:rsidR="002D5F3A" w:rsidRPr="00B65EAD">
        <w:rPr>
          <w:rFonts w:ascii="Aptos" w:hAnsi="Aptos" w:cs="Times New Roman"/>
          <w:sz w:val="24"/>
          <w:szCs w:val="24"/>
        </w:rPr>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w:t>
      </w:r>
      <w:r w:rsidRPr="00B65EAD">
        <w:rPr>
          <w:rFonts w:ascii="Aptos" w:hAnsi="Aptos" w:cs="Times New Roman"/>
          <w:sz w:val="24"/>
          <w:szCs w:val="24"/>
        </w:rPr>
        <w:lastRenderedPageBreak/>
        <w:t xml:space="preserve">point of the seed tissues. There are no reports on sub-zero germination in Apiaceae but an optimal temperature for embryo growth of 2 °C has already been described for </w:t>
      </w:r>
      <w:r w:rsidRPr="00B65EAD">
        <w:rPr>
          <w:rFonts w:ascii="Aptos" w:hAnsi="Aptos" w:cs="Times New Roman"/>
          <w:i/>
          <w:sz w:val="24"/>
          <w:szCs w:val="24"/>
        </w:rPr>
        <w:t>Heracleum sp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C960F9">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A Physiological Study of Embryo Development in Heracleum sphondylium L.: III. The Effect of Temperature on Metabolism1&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C960F9">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ins w:id="146" w:author="Hugh Pritchard" w:date="2024-06-05T01:29:00Z" w16du:dateUtc="2024-06-04T23:29:00Z">
        <w:r w:rsidR="00D13C46">
          <w:rPr>
            <w:rFonts w:ascii="Aptos" w:hAnsi="Aptos" w:cs="Times New Roman"/>
            <w:sz w:val="24"/>
            <w:szCs w:val="24"/>
          </w:rPr>
          <w:t xml:space="preserve">it </w:t>
        </w:r>
      </w:ins>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However, it is unlikely that such low temperatures actually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20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of the populations studied show that such low averag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by the higher temperatures in autumn. In fact, results from the ordination analysis, showed that the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r w:rsidRPr="00B65EAD">
        <w:rPr>
          <w:rFonts w:ascii="Aptos" w:hAnsi="Aptos" w:cs="Times New Roman"/>
          <w:sz w:val="24"/>
          <w:szCs w:val="24"/>
        </w:rPr>
        <w:t xml:space="preserve"> </w:t>
      </w:r>
    </w:p>
    <w:p w14:paraId="39CD470B" w14:textId="77777777"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CONCLUSION</w:t>
      </w:r>
    </w:p>
    <w:p w14:paraId="3DDA7F5F" w14:textId="391EB659" w:rsidR="00A37ACA" w:rsidRPr="00B65EAD" w:rsidRDefault="00A23CB4" w:rsidP="00FF74B4">
      <w:pPr>
        <w:spacing w:before="120" w:after="120" w:line="360" w:lineRule="auto"/>
        <w:jc w:val="both"/>
        <w:rPr>
          <w:rFonts w:ascii="Aptos" w:hAnsi="Aptos" w:cs="Times New Roman"/>
          <w:sz w:val="24"/>
          <w:szCs w:val="24"/>
        </w:rPr>
      </w:pPr>
      <w:r w:rsidRPr="00B65EAD">
        <w:rPr>
          <w:rFonts w:ascii="Aptos" w:hAnsi="Aptos" w:cs="Times New Roman"/>
          <w:i/>
          <w:iCs/>
          <w:sz w:val="24"/>
          <w:szCs w:val="24"/>
        </w:rPr>
        <w:t>Conopodium majus</w:t>
      </w:r>
      <w:r w:rsidRPr="00B65EAD">
        <w:rPr>
          <w:rFonts w:ascii="Aptos" w:hAnsi="Aptos" w:cs="Times New Roman"/>
          <w:sz w:val="24"/>
          <w:szCs w:val="24"/>
        </w:rPr>
        <w:t xml:space="preserve"> </w:t>
      </w:r>
      <w:r w:rsidR="00A37ACA" w:rsidRPr="00B65EAD">
        <w:rPr>
          <w:rFonts w:ascii="Aptos" w:hAnsi="Aptos" w:cs="Times New Roman"/>
          <w:sz w:val="24"/>
          <w:szCs w:val="24"/>
        </w:rPr>
        <w:t xml:space="preserve">can be considered a model species for studying morphological dormancy due to its fine regulation of embryo growth by temperature and the coincidence between the temperature requirements for embryo growth and germination. </w:t>
      </w:r>
      <w:r w:rsidR="008F25B4" w:rsidRPr="00B65EAD">
        <w:rPr>
          <w:rFonts w:ascii="Aptos" w:hAnsi="Aptos" w:cs="Times New Roman"/>
          <w:sz w:val="24"/>
          <w:szCs w:val="24"/>
        </w:rPr>
        <w:t xml:space="preserve">To date only one study is known to have developed thermal models of embryo growth in a species of the Ranunculaceae family, </w:t>
      </w:r>
      <w:r w:rsidR="008F25B4" w:rsidRPr="00B65EAD">
        <w:rPr>
          <w:rFonts w:ascii="Aptos" w:hAnsi="Aptos" w:cs="Times New Roman"/>
          <w:i/>
          <w:sz w:val="24"/>
          <w:szCs w:val="24"/>
        </w:rPr>
        <w:t>Aquilegia barbaricina</w:t>
      </w:r>
      <w:r w:rsidR="008F25B4" w:rsidRPr="00B65EAD">
        <w:rPr>
          <w:rFonts w:ascii="Aptos" w:hAnsi="Aptos" w:cs="Times New Roman"/>
          <w:sz w:val="24"/>
          <w:szCs w:val="24"/>
        </w:rPr>
        <w:t xml:space="preserve"> </w:t>
      </w:r>
      <w:r w:rsidR="0008629A" w:rsidRPr="00B65EAD">
        <w:rPr>
          <w:rFonts w:ascii="Aptos" w:hAnsi="Aptos" w:cs="Times New Roman"/>
          <w:sz w:val="24"/>
          <w:szCs w:val="24"/>
        </w:rPr>
        <w:fldChar w:fldCharType="begin"/>
      </w:r>
      <w:r w:rsidR="0008629A" w:rsidRPr="00B65EAD">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08629A" w:rsidRPr="00B65EAD">
        <w:rPr>
          <w:rFonts w:ascii="Aptos" w:hAnsi="Aptos" w:cs="Times New Roman"/>
          <w:sz w:val="24"/>
          <w:szCs w:val="24"/>
        </w:rPr>
        <w:fldChar w:fldCharType="separate"/>
      </w:r>
      <w:r w:rsidR="0008629A" w:rsidRPr="00B65EAD">
        <w:rPr>
          <w:rFonts w:ascii="Aptos" w:hAnsi="Aptos" w:cs="Times New Roman"/>
          <w:noProof/>
          <w:sz w:val="24"/>
          <w:szCs w:val="24"/>
        </w:rPr>
        <w:t>(Porceddu et al., 2017)</w:t>
      </w:r>
      <w:r w:rsidR="0008629A" w:rsidRPr="00B65EAD">
        <w:rPr>
          <w:rFonts w:ascii="Aptos" w:hAnsi="Aptos" w:cs="Times New Roman"/>
          <w:sz w:val="24"/>
          <w:szCs w:val="24"/>
        </w:rPr>
        <w:fldChar w:fldCharType="end"/>
      </w:r>
      <w:r w:rsidR="008F25B4" w:rsidRPr="00B65EAD">
        <w:rPr>
          <w:rFonts w:ascii="Aptos" w:hAnsi="Aptos" w:cs="Times New Roman"/>
          <w:sz w:val="24"/>
          <w:szCs w:val="24"/>
        </w:rPr>
        <w:t xml:space="preserve"> and this work represents the first attempt to develop such a model on a species from Apiaceae.</w:t>
      </w:r>
      <w:r w:rsidR="008F25B4" w:rsidRPr="00B65EAD">
        <w:rPr>
          <w:rFonts w:ascii="Aptos" w:hAnsi="Aptos" w:cs="Times New Roman"/>
          <w:i/>
          <w:sz w:val="24"/>
          <w:szCs w:val="24"/>
        </w:rPr>
        <w:t xml:space="preserve"> </w:t>
      </w:r>
      <w:r w:rsidR="00A37ACA" w:rsidRPr="00B65EAD">
        <w:rPr>
          <w:rFonts w:ascii="Aptos" w:hAnsi="Aptos" w:cs="Times New Roman"/>
          <w:sz w:val="24"/>
          <w:szCs w:val="24"/>
        </w:rPr>
        <w:t xml:space="preserve">The thermal models developed in this study can be used to predict shifts in </w:t>
      </w:r>
      <w:ins w:id="147" w:author="Hugh Pritchard" w:date="2024-06-05T01:31:00Z" w16du:dateUtc="2024-06-04T23:31:00Z">
        <w:r w:rsidR="00D13C46">
          <w:rPr>
            <w:rFonts w:ascii="Aptos" w:hAnsi="Aptos" w:cs="Times New Roman"/>
            <w:sz w:val="24"/>
            <w:szCs w:val="24"/>
          </w:rPr>
          <w:t>the species’</w:t>
        </w:r>
      </w:ins>
      <w:ins w:id="148" w:author="Hugh Pritchard" w:date="2024-06-05T01:32:00Z" w16du:dateUtc="2024-06-04T23:32:00Z">
        <w:r w:rsidR="00D13C46">
          <w:rPr>
            <w:rFonts w:ascii="Aptos" w:hAnsi="Aptos" w:cs="Times New Roman"/>
            <w:sz w:val="24"/>
            <w:szCs w:val="24"/>
          </w:rPr>
          <w:t xml:space="preserve"> </w:t>
        </w:r>
      </w:ins>
      <w:del w:id="149" w:author="Hugh Pritchard" w:date="2024-06-05T01:31:00Z" w16du:dateUtc="2024-06-04T23:31:00Z">
        <w:r w:rsidR="00A37ACA" w:rsidRPr="00B65EAD" w:rsidDel="00D13C46">
          <w:rPr>
            <w:rFonts w:ascii="Aptos" w:hAnsi="Aptos" w:cs="Times New Roman"/>
            <w:sz w:val="24"/>
            <w:szCs w:val="24"/>
          </w:rPr>
          <w:delText>its</w:delText>
        </w:r>
      </w:del>
      <w:r w:rsidR="00A37ACA" w:rsidRPr="00B65EAD">
        <w:rPr>
          <w:rFonts w:ascii="Aptos" w:hAnsi="Aptos" w:cs="Times New Roman"/>
          <w:sz w:val="24"/>
          <w:szCs w:val="24"/>
        </w:rPr>
        <w:t xml:space="preserve"> temperature germination niche caused by different climate change scenarios</w:t>
      </w:r>
      <w:ins w:id="150" w:author="Hugh Pritchard" w:date="2024-06-05T01:32:00Z" w16du:dateUtc="2024-06-04T23:32:00Z">
        <w:r w:rsidR="00D13C46">
          <w:rPr>
            <w:rFonts w:ascii="Aptos" w:hAnsi="Aptos" w:cs="Times New Roman"/>
            <w:sz w:val="24"/>
            <w:szCs w:val="24"/>
          </w:rPr>
          <w:t xml:space="preserve">. </w:t>
        </w:r>
      </w:ins>
      <w:del w:id="151" w:author="Hugh Pritchard" w:date="2024-06-05T01:32:00Z" w16du:dateUtc="2024-06-04T23:32:00Z">
        <w:r w:rsidR="0008629A" w:rsidRPr="00B65EAD" w:rsidDel="00D13C46">
          <w:rPr>
            <w:rFonts w:ascii="Aptos" w:hAnsi="Aptos" w:cs="Times New Roman"/>
            <w:sz w:val="24"/>
            <w:szCs w:val="24"/>
          </w:rPr>
          <w:delText>, and in fact t</w:delText>
        </w:r>
      </w:del>
      <w:ins w:id="152" w:author="Hugh Pritchard" w:date="2024-06-05T01:32:00Z" w16du:dateUtc="2024-06-04T23:32:00Z">
        <w:r w:rsidR="00D13C46">
          <w:rPr>
            <w:rFonts w:ascii="Aptos" w:hAnsi="Aptos" w:cs="Times New Roman"/>
            <w:sz w:val="24"/>
            <w:szCs w:val="24"/>
          </w:rPr>
          <w:t xml:space="preserve"> T</w:t>
        </w:r>
      </w:ins>
      <w:r w:rsidR="0008629A" w:rsidRPr="00B65EAD">
        <w:rPr>
          <w:rFonts w:ascii="Aptos" w:hAnsi="Aptos" w:cs="Times New Roman"/>
          <w:sz w:val="24"/>
          <w:szCs w:val="24"/>
        </w:rPr>
        <w:t xml:space="preserve">he dependence </w:t>
      </w:r>
      <w:ins w:id="153" w:author="Hugh Pritchard" w:date="2024-06-05T01:32:00Z" w16du:dateUtc="2024-06-04T23:32:00Z">
        <w:r w:rsidR="00D13C46">
          <w:rPr>
            <w:rFonts w:ascii="Aptos" w:hAnsi="Aptos" w:cs="Times New Roman"/>
            <w:sz w:val="24"/>
            <w:szCs w:val="24"/>
          </w:rPr>
          <w:t xml:space="preserve">of embryo growth </w:t>
        </w:r>
      </w:ins>
      <w:r w:rsidR="0008629A" w:rsidRPr="00B65EAD">
        <w:rPr>
          <w:rFonts w:ascii="Aptos" w:hAnsi="Aptos" w:cs="Times New Roman"/>
          <w:sz w:val="24"/>
          <w:szCs w:val="24"/>
        </w:rPr>
        <w:t>on a relatively low ceiling temperature means that</w:t>
      </w:r>
      <w:r w:rsidR="00477AA3" w:rsidRPr="00B65EAD">
        <w:rPr>
          <w:rFonts w:ascii="Aptos" w:hAnsi="Aptos" w:cs="Times New Roman"/>
          <w:sz w:val="24"/>
          <w:szCs w:val="24"/>
        </w:rPr>
        <w:t xml:space="preserve"> warmer winter temperatures as a result of climate change </w:t>
      </w:r>
      <w:r w:rsidR="0008629A" w:rsidRPr="00B65EAD">
        <w:rPr>
          <w:rFonts w:ascii="Aptos" w:hAnsi="Aptos" w:cs="Times New Roman"/>
          <w:sz w:val="24"/>
          <w:szCs w:val="24"/>
        </w:rPr>
        <w:t>could compromise post dispersal embryo growth</w:t>
      </w:r>
      <w:r w:rsidR="00477AA3" w:rsidRPr="00B65EAD">
        <w:rPr>
          <w:rFonts w:ascii="Aptos" w:hAnsi="Aptos" w:cs="Times New Roman"/>
          <w:sz w:val="24"/>
          <w:szCs w:val="24"/>
        </w:rPr>
        <w:t xml:space="preserve"> and thus negatively impact </w:t>
      </w:r>
      <w:r w:rsidR="0008629A" w:rsidRPr="00B65EAD">
        <w:rPr>
          <w:rFonts w:ascii="Aptos" w:hAnsi="Aptos" w:cs="Times New Roman"/>
          <w:sz w:val="24"/>
          <w:szCs w:val="24"/>
        </w:rPr>
        <w:t xml:space="preserve">the </w:t>
      </w:r>
      <w:r w:rsidR="00845991" w:rsidRPr="00B65EAD">
        <w:rPr>
          <w:rFonts w:ascii="Aptos" w:hAnsi="Aptos" w:cs="Times New Roman"/>
          <w:sz w:val="24"/>
          <w:szCs w:val="24"/>
        </w:rPr>
        <w:t>regeneration</w:t>
      </w:r>
      <w:r w:rsidR="00477AA3" w:rsidRPr="00B65EAD">
        <w:rPr>
          <w:rFonts w:ascii="Aptos" w:hAnsi="Aptos" w:cs="Times New Roman"/>
          <w:sz w:val="24"/>
          <w:szCs w:val="24"/>
        </w:rPr>
        <w:t xml:space="preserve"> of </w:t>
      </w:r>
      <w:r w:rsidR="00477AA3" w:rsidRPr="00B65EAD">
        <w:rPr>
          <w:rFonts w:ascii="Aptos" w:hAnsi="Aptos" w:cs="Times New Roman"/>
          <w:i/>
          <w:sz w:val="24"/>
          <w:szCs w:val="24"/>
        </w:rPr>
        <w:t>Conopodium majus</w:t>
      </w:r>
      <w:r w:rsidR="00477AA3" w:rsidRPr="00B65EAD">
        <w:rPr>
          <w:rFonts w:ascii="Aptos" w:hAnsi="Aptos" w:cs="Times New Roman"/>
          <w:sz w:val="24"/>
          <w:szCs w:val="24"/>
        </w:rPr>
        <w:t>.</w:t>
      </w:r>
      <w:r w:rsidR="00845991" w:rsidRPr="00B65EAD">
        <w:rPr>
          <w:rFonts w:ascii="Aptos" w:hAnsi="Aptos" w:cs="Times New Roman"/>
          <w:sz w:val="24"/>
          <w:szCs w:val="24"/>
        </w:rPr>
        <w:t xml:space="preserve"> </w:t>
      </w:r>
      <w:r w:rsidR="00A37ACA" w:rsidRPr="00B65EAD">
        <w:rPr>
          <w:rFonts w:ascii="Aptos" w:hAnsi="Aptos" w:cs="Times New Roman"/>
          <w:sz w:val="24"/>
          <w:szCs w:val="24"/>
        </w:rPr>
        <w:t xml:space="preserve">However, </w:t>
      </w:r>
      <w:r w:rsidR="00D74E7A" w:rsidRPr="00B65EAD">
        <w:rPr>
          <w:rFonts w:ascii="Aptos" w:hAnsi="Aptos" w:cs="Times New Roman"/>
          <w:i/>
          <w:sz w:val="24"/>
          <w:szCs w:val="24"/>
        </w:rPr>
        <w:t>Conopodium majus</w:t>
      </w:r>
      <w:r w:rsidR="00A37ACA" w:rsidRPr="00B65EAD">
        <w:rPr>
          <w:rFonts w:ascii="Aptos" w:hAnsi="Aptos" w:cs="Times New Roman"/>
          <w:sz w:val="24"/>
          <w:szCs w:val="24"/>
        </w:rPr>
        <w:t xml:space="preserve"> also shows</w:t>
      </w:r>
      <w:r w:rsidR="0008629A" w:rsidRPr="00B65EAD">
        <w:rPr>
          <w:rFonts w:ascii="Aptos" w:hAnsi="Aptos" w:cs="Times New Roman"/>
          <w:sz w:val="24"/>
          <w:szCs w:val="24"/>
        </w:rPr>
        <w:t xml:space="preserve"> potential for</w:t>
      </w:r>
      <w:r w:rsidR="00A37ACA" w:rsidRPr="00B65EAD">
        <w:rPr>
          <w:rFonts w:ascii="Aptos" w:hAnsi="Aptos" w:cs="Times New Roman"/>
          <w:sz w:val="24"/>
          <w:szCs w:val="24"/>
        </w:rPr>
        <w:t xml:space="preserve"> adaptation to the climatic environment along its latitudinal distribution</w:t>
      </w:r>
      <w:r w:rsidR="0008629A" w:rsidRPr="00B65EAD">
        <w:rPr>
          <w:rFonts w:ascii="Aptos" w:hAnsi="Aptos" w:cs="Times New Roman"/>
          <w:sz w:val="24"/>
          <w:szCs w:val="24"/>
        </w:rPr>
        <w:t>, as</w:t>
      </w:r>
      <w:r w:rsidR="00A37ACA" w:rsidRPr="00B65EAD">
        <w:rPr>
          <w:rFonts w:ascii="Aptos" w:hAnsi="Aptos" w:cs="Times New Roman"/>
          <w:sz w:val="24"/>
          <w:szCs w:val="24"/>
        </w:rPr>
        <w:t xml:space="preserve"> expressed by the breadth of the temperature germination niche indicated by the cardinal temperatures of each population. </w:t>
      </w:r>
      <w:r w:rsidR="006528AF" w:rsidRPr="00B65EAD">
        <w:rPr>
          <w:rFonts w:ascii="Aptos" w:hAnsi="Aptos" w:cs="Times New Roman"/>
          <w:sz w:val="24"/>
          <w:szCs w:val="24"/>
        </w:rPr>
        <w:t xml:space="preserve">In fact, post-dispersal embryo growth in </w:t>
      </w:r>
      <w:r w:rsidR="006528AF" w:rsidRPr="00B65EAD">
        <w:rPr>
          <w:rFonts w:ascii="Aptos" w:hAnsi="Aptos" w:cs="Times New Roman"/>
          <w:i/>
          <w:iCs/>
          <w:sz w:val="24"/>
          <w:szCs w:val="24"/>
        </w:rPr>
        <w:t>Conopodium majus</w:t>
      </w:r>
      <w:r w:rsidR="006528AF" w:rsidRPr="00B65EAD">
        <w:rPr>
          <w:rFonts w:ascii="Aptos" w:hAnsi="Aptos" w:cs="Times New Roman"/>
          <w:sz w:val="24"/>
          <w:szCs w:val="24"/>
        </w:rPr>
        <w:t xml:space="preserve"> shows an intraspecific variability which is consistent with an ecological function in determining the timing of seedling emergence and establishment. </w:t>
      </w:r>
      <w:r w:rsidR="006C54FD" w:rsidRPr="00B65EAD">
        <w:rPr>
          <w:rFonts w:ascii="Aptos" w:hAnsi="Aptos" w:cs="Times New Roman"/>
          <w:sz w:val="24"/>
          <w:szCs w:val="24"/>
        </w:rPr>
        <w:t xml:space="preserve">This </w:t>
      </w:r>
      <w:r w:rsidR="00845991" w:rsidRPr="00B65EAD">
        <w:rPr>
          <w:rFonts w:ascii="Aptos" w:hAnsi="Aptos" w:cs="Times New Roman"/>
          <w:sz w:val="24"/>
          <w:szCs w:val="24"/>
        </w:rPr>
        <w:t>highlights</w:t>
      </w:r>
      <w:r w:rsidR="006C54FD" w:rsidRPr="00B65EAD">
        <w:rPr>
          <w:rFonts w:ascii="Aptos" w:hAnsi="Aptos" w:cs="Times New Roman"/>
          <w:sz w:val="24"/>
          <w:szCs w:val="24"/>
        </w:rPr>
        <w:t xml:space="preserve"> the potential of embryo growth temperatures</w:t>
      </w:r>
      <w:r w:rsidR="004B4B78" w:rsidRPr="00B65EAD">
        <w:rPr>
          <w:rFonts w:ascii="Aptos" w:hAnsi="Aptos" w:cs="Times New Roman"/>
          <w:sz w:val="24"/>
          <w:szCs w:val="24"/>
        </w:rPr>
        <w:t xml:space="preserve"> as </w:t>
      </w:r>
      <w:r w:rsidR="004B4B78" w:rsidRPr="00B65EAD">
        <w:rPr>
          <w:rFonts w:ascii="Aptos" w:hAnsi="Aptos" w:cs="Times New Roman"/>
          <w:sz w:val="24"/>
          <w:szCs w:val="24"/>
        </w:rPr>
        <w:lastRenderedPageBreak/>
        <w:t xml:space="preserve">a functional ecophysiological </w:t>
      </w:r>
      <w:r w:rsidR="00845991" w:rsidRPr="00B65EAD">
        <w:rPr>
          <w:rFonts w:ascii="Aptos" w:hAnsi="Aptos" w:cs="Times New Roman"/>
          <w:sz w:val="24"/>
          <w:szCs w:val="24"/>
        </w:rPr>
        <w:t>trait</w:t>
      </w:r>
      <w:r w:rsidR="004B4B78" w:rsidRPr="00B65EAD">
        <w:rPr>
          <w:rFonts w:ascii="Aptos" w:hAnsi="Aptos" w:cs="Times New Roman"/>
          <w:sz w:val="24"/>
          <w:szCs w:val="24"/>
        </w:rPr>
        <w:t xml:space="preserve"> driving seed germination phenology</w:t>
      </w:r>
      <w:r w:rsidR="00845991" w:rsidRPr="00B65EAD">
        <w:rPr>
          <w:rFonts w:ascii="Aptos" w:hAnsi="Aptos" w:cs="Times New Roman"/>
          <w:sz w:val="24"/>
          <w:szCs w:val="24"/>
        </w:rPr>
        <w:t xml:space="preserve"> and seed responses to the environment</w:t>
      </w:r>
      <w:r w:rsidR="00A37ACA" w:rsidRPr="00B65EAD">
        <w:rPr>
          <w:rFonts w:ascii="Aptos" w:hAnsi="Aptos" w:cs="Times New Roman"/>
          <w:sz w:val="24"/>
          <w:szCs w:val="24"/>
        </w:rPr>
        <w:t xml:space="preserve">. </w:t>
      </w:r>
    </w:p>
    <w:p w14:paraId="3A36B55D" w14:textId="77777777" w:rsidR="00401123" w:rsidRPr="00B65EAD" w:rsidRDefault="00401123" w:rsidP="00FF74B4">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3A38F1B0" w14:textId="40FB744B" w:rsidR="000A35B6" w:rsidRPr="00B65EAD" w:rsidRDefault="005E2478" w:rsidP="00FF74B4">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w:t>
      </w:r>
      <w:r w:rsidR="000A35B6" w:rsidRPr="00B65EAD">
        <w:rPr>
          <w:rFonts w:ascii="Aptos" w:hAnsi="Aptos" w:cs="Times New Roman"/>
          <w:sz w:val="24"/>
          <w:szCs w:val="24"/>
        </w:rPr>
        <w:t>lvaro Bueno Sánchez, Joseba Garmendia, Luis Carl</w:t>
      </w:r>
      <w:r w:rsidRPr="00B65EAD">
        <w:rPr>
          <w:rFonts w:ascii="Aptos" w:hAnsi="Aptos" w:cs="Times New Roman"/>
          <w:sz w:val="24"/>
          <w:szCs w:val="24"/>
        </w:rPr>
        <w:t>ó</w:t>
      </w:r>
      <w:r w:rsidR="000A35B6" w:rsidRPr="00B65EAD">
        <w:rPr>
          <w:rFonts w:ascii="Aptos" w:hAnsi="Aptos" w:cs="Times New Roman"/>
          <w:sz w:val="24"/>
          <w:szCs w:val="24"/>
        </w:rPr>
        <w:t>n, Giles Laverack and Maria Marin helped with seed collection.</w:t>
      </w:r>
    </w:p>
    <w:p w14:paraId="282E6A97" w14:textId="1CE80C01" w:rsidR="005E2478" w:rsidRPr="00B65EAD" w:rsidRDefault="005E2478" w:rsidP="00FF74B4">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FUNDING</w:t>
      </w:r>
    </w:p>
    <w:p w14:paraId="463F7079" w14:textId="0BB2596B" w:rsidR="00EC28A9" w:rsidRPr="00B65EAD" w:rsidRDefault="005E2478"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w:t>
      </w:r>
      <w:r w:rsidR="00401123" w:rsidRPr="00B65EAD">
        <w:rPr>
          <w:rFonts w:ascii="Aptos" w:hAnsi="Aptos" w:cs="Times New Roman"/>
          <w:bCs/>
          <w:iCs/>
          <w:color w:val="auto"/>
          <w:sz w:val="24"/>
          <w:szCs w:val="24"/>
        </w:rPr>
        <w:t xml:space="preserve"> received funding from the People Programme (Marie Curie Actions) of the European Union's Seventh Framework Programme FP7/2007-2013/ under REA grant agreement n°607785</w:t>
      </w:r>
      <w:r w:rsidRPr="00B65EAD">
        <w:rPr>
          <w:rFonts w:ascii="Aptos" w:hAnsi="Aptos" w:cs="Times New Roman"/>
          <w:bCs/>
          <w:iCs/>
          <w:color w:val="auto"/>
          <w:sz w:val="24"/>
          <w:szCs w:val="24"/>
        </w:rPr>
        <w:t>.</w:t>
      </w:r>
    </w:p>
    <w:p w14:paraId="3D140821" w14:textId="279BC48E" w:rsidR="00EC28A9" w:rsidRPr="00B65EAD" w:rsidRDefault="00EC28A9" w:rsidP="00FF74B4">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55815F0C" w14:textId="29C7F87E" w:rsidR="000A35B6" w:rsidRPr="00B65EAD" w:rsidRDefault="00EC28A9"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2FB9C320" w14:textId="0E83E00E" w:rsidR="00C0354F" w:rsidRPr="00B65EAD" w:rsidRDefault="00316CCF"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6F003EF4" w14:textId="58E35714" w:rsidR="007C50EA" w:rsidRPr="00B65EAD" w:rsidRDefault="00B16B93" w:rsidP="00FF74B4">
      <w:pPr>
        <w:pStyle w:val="Standard"/>
        <w:spacing w:before="120" w:after="120" w:line="360" w:lineRule="auto"/>
        <w:jc w:val="both"/>
        <w:rPr>
          <w:rFonts w:ascii="Aptos" w:hAnsi="Aptos"/>
          <w:sz w:val="24"/>
          <w:szCs w:val="24"/>
        </w:rPr>
      </w:pPr>
      <w:r w:rsidRPr="00AE5D29">
        <w:rPr>
          <w:rFonts w:ascii="Aptos" w:hAnsi="Aptos" w:cs="Times New Roman"/>
          <w:b/>
          <w:bCs/>
          <w:iCs/>
          <w:color w:val="auto"/>
          <w:sz w:val="24"/>
          <w:szCs w:val="24"/>
        </w:rPr>
        <w:t>Cristina Blandino</w:t>
      </w:r>
      <w:r w:rsidRPr="00B65EAD">
        <w:rPr>
          <w:rFonts w:ascii="Aptos" w:hAnsi="Aptos" w:cs="Times New Roman"/>
          <w:bCs/>
          <w:iCs/>
          <w:color w:val="auto"/>
          <w:sz w:val="24"/>
          <w:szCs w:val="24"/>
        </w:rPr>
        <w:t xml:space="preserve">: </w:t>
      </w:r>
      <w:r w:rsidRPr="00B65EAD">
        <w:rPr>
          <w:rFonts w:ascii="Aptos" w:hAnsi="Aptos"/>
          <w:sz w:val="24"/>
          <w:szCs w:val="24"/>
        </w:rPr>
        <w:t xml:space="preserve">Conceptualization; Methodology; </w:t>
      </w:r>
      <w:r w:rsidR="00ED0BDE" w:rsidRPr="00B65EAD">
        <w:rPr>
          <w:rFonts w:ascii="Aptos" w:hAnsi="Aptos"/>
          <w:sz w:val="24"/>
          <w:szCs w:val="24"/>
        </w:rPr>
        <w:t xml:space="preserve">Investigation; </w:t>
      </w:r>
      <w:r w:rsidRPr="00B65EAD">
        <w:rPr>
          <w:rFonts w:ascii="Aptos" w:hAnsi="Aptos"/>
          <w:sz w:val="24"/>
          <w:szCs w:val="24"/>
        </w:rPr>
        <w:t>Data Curation; Formal Analysis; Visualization; Writing – Original Draft Preparation; Writing – Review &amp; Editing</w:t>
      </w:r>
      <w:r w:rsidR="00ED0BDE" w:rsidRPr="00B65EAD">
        <w:rPr>
          <w:rFonts w:ascii="Aptos" w:hAnsi="Aptos"/>
          <w:sz w:val="24"/>
          <w:szCs w:val="24"/>
        </w:rPr>
        <w:t xml:space="preserve">. </w:t>
      </w:r>
      <w:r w:rsidR="00ED0BDE" w:rsidRPr="00AE5D29">
        <w:rPr>
          <w:rFonts w:ascii="Aptos" w:hAnsi="Aptos"/>
          <w:b/>
          <w:bCs/>
          <w:sz w:val="24"/>
          <w:szCs w:val="24"/>
        </w:rPr>
        <w:t>Brith Natlandsmyr</w:t>
      </w:r>
      <w:r w:rsidR="00ED0BDE" w:rsidRPr="00B65EAD">
        <w:rPr>
          <w:rFonts w:ascii="Aptos" w:hAnsi="Aptos"/>
          <w:sz w:val="24"/>
          <w:szCs w:val="24"/>
        </w:rPr>
        <w:t>:</w:t>
      </w:r>
      <w:r w:rsidR="00BE1DBD" w:rsidRPr="00B65EAD">
        <w:rPr>
          <w:rFonts w:ascii="Aptos" w:hAnsi="Aptos"/>
          <w:sz w:val="24"/>
          <w:szCs w:val="24"/>
        </w:rPr>
        <w:t xml:space="preserve"> Investigation; Writing – Review &amp; Editing. </w:t>
      </w:r>
      <w:r w:rsidR="00BE1DBD" w:rsidRPr="00AE5D29">
        <w:rPr>
          <w:rFonts w:ascii="Aptos" w:hAnsi="Aptos"/>
          <w:b/>
          <w:bCs/>
          <w:sz w:val="24"/>
          <w:szCs w:val="24"/>
        </w:rPr>
        <w:t>Sylvi M. Sandvik</w:t>
      </w:r>
      <w:r w:rsidR="00BE1DBD" w:rsidRPr="00B65EAD">
        <w:rPr>
          <w:rFonts w:ascii="Aptos" w:hAnsi="Aptos"/>
          <w:sz w:val="24"/>
          <w:szCs w:val="24"/>
        </w:rPr>
        <w:t>: Investigation; Writing – Review &amp; Editing.</w:t>
      </w:r>
      <w:r w:rsidR="00824D58" w:rsidRPr="00B65EAD">
        <w:rPr>
          <w:rFonts w:ascii="Aptos" w:hAnsi="Aptos"/>
          <w:sz w:val="24"/>
          <w:szCs w:val="24"/>
        </w:rPr>
        <w:t xml:space="preserve"> </w:t>
      </w:r>
      <w:r w:rsidR="00824D58" w:rsidRPr="00AE5D29">
        <w:rPr>
          <w:rFonts w:ascii="Aptos" w:hAnsi="Aptos"/>
          <w:b/>
          <w:bCs/>
          <w:sz w:val="24"/>
          <w:szCs w:val="24"/>
        </w:rPr>
        <w:t>Hugh W. Pritchard</w:t>
      </w:r>
      <w:r w:rsidR="00824D58" w:rsidRPr="00B65EAD">
        <w:rPr>
          <w:rFonts w:ascii="Aptos" w:hAnsi="Aptos"/>
          <w:sz w:val="24"/>
          <w:szCs w:val="24"/>
        </w:rPr>
        <w:t xml:space="preserve">: </w:t>
      </w:r>
      <w:r w:rsidR="00934651" w:rsidRPr="00B65EAD">
        <w:rPr>
          <w:rFonts w:ascii="Aptos" w:hAnsi="Aptos"/>
          <w:sz w:val="24"/>
          <w:szCs w:val="24"/>
        </w:rPr>
        <w:t xml:space="preserve">Funding acquisition; </w:t>
      </w:r>
      <w:r w:rsidR="00AE5D29" w:rsidRPr="00B65EAD">
        <w:rPr>
          <w:rFonts w:ascii="Aptos" w:hAnsi="Aptos"/>
          <w:sz w:val="24"/>
          <w:szCs w:val="24"/>
        </w:rPr>
        <w:t xml:space="preserve">Conceptualization; </w:t>
      </w:r>
      <w:r w:rsidR="00934651" w:rsidRPr="00B65EAD">
        <w:rPr>
          <w:rFonts w:ascii="Aptos" w:hAnsi="Aptos"/>
          <w:sz w:val="24"/>
          <w:szCs w:val="24"/>
        </w:rPr>
        <w:t>Methodology; Writing – Review &amp; Editing</w:t>
      </w:r>
      <w:r w:rsidR="00B65EAD" w:rsidRPr="00B65EAD">
        <w:rPr>
          <w:rFonts w:ascii="Aptos" w:hAnsi="Aptos"/>
          <w:sz w:val="24"/>
          <w:szCs w:val="24"/>
        </w:rPr>
        <w:t xml:space="preserve">. </w:t>
      </w:r>
      <w:r w:rsidR="00B65EAD" w:rsidRPr="00AE5D29">
        <w:rPr>
          <w:rFonts w:ascii="Aptos" w:hAnsi="Aptos"/>
          <w:b/>
          <w:bCs/>
          <w:sz w:val="24"/>
          <w:szCs w:val="24"/>
        </w:rPr>
        <w:t>Eduardo Fernández-Pascual</w:t>
      </w:r>
      <w:r w:rsidR="00B65EAD" w:rsidRPr="00B65EAD">
        <w:rPr>
          <w:rFonts w:ascii="Aptos" w:hAnsi="Aptos"/>
          <w:sz w:val="24"/>
          <w:szCs w:val="24"/>
        </w:rPr>
        <w:t>: Conceptualization; Methodology; Investigation; Writing – Review &amp; Editing.</w:t>
      </w:r>
      <w:r w:rsidR="007C50EA">
        <w:rPr>
          <w:rFonts w:ascii="Aptos" w:hAnsi="Aptos" w:cs="Times New Roman"/>
          <w:b/>
          <w:sz w:val="24"/>
          <w:szCs w:val="24"/>
        </w:rPr>
        <w:br w:type="page"/>
      </w:r>
    </w:p>
    <w:p w14:paraId="24040B66" w14:textId="63D7F5DE" w:rsidR="00873C73" w:rsidRDefault="00873C73" w:rsidP="00873C73">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TABLES</w:t>
      </w:r>
      <w:bookmarkStart w:id="154" w:name="_Hlk164345177"/>
    </w:p>
    <w:p w14:paraId="2EA60A72" w14:textId="77777777" w:rsidR="009F1E7B" w:rsidRPr="00B11701" w:rsidRDefault="008973B4"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155" w:name="_Hlk164345207"/>
      <w:bookmarkEnd w:id="154"/>
      <w:r w:rsidR="009F1E7B">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258"/>
        <w:gridCol w:w="979"/>
        <w:gridCol w:w="2006"/>
        <w:gridCol w:w="1819"/>
        <w:gridCol w:w="1713"/>
        <w:gridCol w:w="1971"/>
      </w:tblGrid>
      <w:tr w:rsidR="009F1E7B" w:rsidRPr="00ED723E" w14:paraId="2AC1389D" w14:textId="77777777" w:rsidTr="00495388">
        <w:trPr>
          <w:trHeight w:val="304"/>
        </w:trPr>
        <w:tc>
          <w:tcPr>
            <w:tcW w:w="646" w:type="pct"/>
            <w:tcBorders>
              <w:top w:val="single" w:sz="4" w:space="0" w:color="auto"/>
              <w:left w:val="nil"/>
              <w:bottom w:val="nil"/>
              <w:right w:val="nil"/>
            </w:tcBorders>
            <w:shd w:val="clear" w:color="auto" w:fill="auto"/>
            <w:noWrap/>
            <w:vAlign w:val="bottom"/>
            <w:hideMark/>
          </w:tcPr>
          <w:p w14:paraId="32EB89F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111968D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16D7768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62EA7633"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57C570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C8BD04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9F1E7B" w:rsidRPr="00ED723E" w14:paraId="69FAE54F" w14:textId="77777777" w:rsidTr="00495388">
        <w:trPr>
          <w:trHeight w:val="304"/>
        </w:trPr>
        <w:tc>
          <w:tcPr>
            <w:tcW w:w="646" w:type="pct"/>
            <w:tcBorders>
              <w:top w:val="nil"/>
              <w:left w:val="nil"/>
              <w:bottom w:val="nil"/>
              <w:right w:val="nil"/>
            </w:tcBorders>
            <w:shd w:val="clear" w:color="auto" w:fill="auto"/>
            <w:noWrap/>
            <w:vAlign w:val="bottom"/>
            <w:hideMark/>
          </w:tcPr>
          <w:p w14:paraId="51A5A132"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5A25E3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7AA55F4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3545D7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537884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519205F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9F1E7B" w:rsidRPr="00ED723E" w14:paraId="5994D655" w14:textId="77777777" w:rsidTr="00495388">
        <w:trPr>
          <w:trHeight w:val="304"/>
        </w:trPr>
        <w:tc>
          <w:tcPr>
            <w:tcW w:w="646" w:type="pct"/>
            <w:tcBorders>
              <w:top w:val="nil"/>
              <w:left w:val="nil"/>
              <w:bottom w:val="nil"/>
              <w:right w:val="nil"/>
            </w:tcBorders>
            <w:shd w:val="clear" w:color="auto" w:fill="auto"/>
            <w:noWrap/>
            <w:vAlign w:val="bottom"/>
            <w:hideMark/>
          </w:tcPr>
          <w:p w14:paraId="593C041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6E75612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281E33D3"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29B6E0E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67DF8B35"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05EC696B"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9F1E7B" w:rsidRPr="00ED723E" w14:paraId="7830D502" w14:textId="77777777" w:rsidTr="00495388">
        <w:trPr>
          <w:trHeight w:val="304"/>
        </w:trPr>
        <w:tc>
          <w:tcPr>
            <w:tcW w:w="646" w:type="pct"/>
            <w:tcBorders>
              <w:top w:val="nil"/>
              <w:left w:val="nil"/>
              <w:bottom w:val="nil"/>
              <w:right w:val="nil"/>
            </w:tcBorders>
            <w:shd w:val="clear" w:color="auto" w:fill="auto"/>
            <w:noWrap/>
            <w:vAlign w:val="bottom"/>
            <w:hideMark/>
          </w:tcPr>
          <w:p w14:paraId="3DEF580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221062D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69AC1C8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0ACF6C1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273852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34C8033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9F1E7B" w:rsidRPr="00ED723E" w14:paraId="75272113" w14:textId="77777777" w:rsidTr="00495388">
        <w:trPr>
          <w:trHeight w:val="304"/>
        </w:trPr>
        <w:tc>
          <w:tcPr>
            <w:tcW w:w="646" w:type="pct"/>
            <w:tcBorders>
              <w:top w:val="nil"/>
              <w:left w:val="nil"/>
              <w:bottom w:val="nil"/>
              <w:right w:val="nil"/>
            </w:tcBorders>
            <w:shd w:val="clear" w:color="auto" w:fill="auto"/>
            <w:noWrap/>
            <w:vAlign w:val="bottom"/>
            <w:hideMark/>
          </w:tcPr>
          <w:p w14:paraId="0468A11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3CF9CB3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5F71770"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034AFE94"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6F1533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1B75115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9F1E7B" w:rsidRPr="00ED723E" w14:paraId="1D70810F" w14:textId="77777777" w:rsidTr="00495388">
        <w:trPr>
          <w:trHeight w:val="304"/>
        </w:trPr>
        <w:tc>
          <w:tcPr>
            <w:tcW w:w="646" w:type="pct"/>
            <w:tcBorders>
              <w:top w:val="nil"/>
              <w:left w:val="nil"/>
              <w:bottom w:val="nil"/>
              <w:right w:val="nil"/>
            </w:tcBorders>
            <w:shd w:val="clear" w:color="auto" w:fill="auto"/>
            <w:noWrap/>
            <w:vAlign w:val="bottom"/>
            <w:hideMark/>
          </w:tcPr>
          <w:p w14:paraId="792CDA5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48C2741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66ED2A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33943D8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590A55A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7C8535D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9F1E7B" w:rsidRPr="00ED723E" w14:paraId="576BDBBC" w14:textId="77777777" w:rsidTr="00495388">
        <w:trPr>
          <w:trHeight w:val="304"/>
        </w:trPr>
        <w:tc>
          <w:tcPr>
            <w:tcW w:w="646" w:type="pct"/>
            <w:tcBorders>
              <w:top w:val="nil"/>
              <w:left w:val="nil"/>
              <w:bottom w:val="nil"/>
              <w:right w:val="nil"/>
            </w:tcBorders>
            <w:shd w:val="clear" w:color="auto" w:fill="auto"/>
            <w:noWrap/>
            <w:vAlign w:val="bottom"/>
            <w:hideMark/>
          </w:tcPr>
          <w:p w14:paraId="0013D63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140DFDE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7D285C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6262D1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041BF5A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3FAC7E0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9F1E7B" w:rsidRPr="00ED723E" w14:paraId="5FF0E0BC" w14:textId="77777777" w:rsidTr="00495388">
        <w:trPr>
          <w:trHeight w:val="304"/>
        </w:trPr>
        <w:tc>
          <w:tcPr>
            <w:tcW w:w="646" w:type="pct"/>
            <w:tcBorders>
              <w:top w:val="nil"/>
              <w:left w:val="nil"/>
              <w:bottom w:val="nil"/>
              <w:right w:val="nil"/>
            </w:tcBorders>
            <w:shd w:val="clear" w:color="auto" w:fill="auto"/>
            <w:noWrap/>
            <w:vAlign w:val="bottom"/>
            <w:hideMark/>
          </w:tcPr>
          <w:p w14:paraId="5FD9AB8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3C96AAB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B2029A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EB29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27B3B0A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338DBF4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9F1E7B" w:rsidRPr="00ED723E" w14:paraId="313A63DD" w14:textId="77777777" w:rsidTr="00495388">
        <w:trPr>
          <w:trHeight w:val="304"/>
        </w:trPr>
        <w:tc>
          <w:tcPr>
            <w:tcW w:w="646" w:type="pct"/>
            <w:tcBorders>
              <w:top w:val="nil"/>
              <w:left w:val="nil"/>
              <w:bottom w:val="nil"/>
              <w:right w:val="nil"/>
            </w:tcBorders>
            <w:shd w:val="clear" w:color="auto" w:fill="auto"/>
            <w:noWrap/>
            <w:vAlign w:val="bottom"/>
            <w:hideMark/>
          </w:tcPr>
          <w:p w14:paraId="36EA7E7D"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5D03545B"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C803D1"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0B4764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CDB313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0FFB280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9F1E7B" w:rsidRPr="00ED723E" w14:paraId="099F9DC0" w14:textId="77777777" w:rsidTr="00495388">
        <w:trPr>
          <w:trHeight w:val="304"/>
        </w:trPr>
        <w:tc>
          <w:tcPr>
            <w:tcW w:w="646" w:type="pct"/>
            <w:tcBorders>
              <w:top w:val="nil"/>
              <w:left w:val="nil"/>
              <w:bottom w:val="single" w:sz="4" w:space="0" w:color="auto"/>
              <w:right w:val="nil"/>
            </w:tcBorders>
            <w:shd w:val="clear" w:color="auto" w:fill="auto"/>
            <w:noWrap/>
            <w:vAlign w:val="bottom"/>
            <w:hideMark/>
          </w:tcPr>
          <w:p w14:paraId="2815E34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6ABD44B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7A02924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4FB267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0A2D7BAD"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0DEE4A2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3D9C4C8D" w14:textId="77777777" w:rsidR="009F1E7B" w:rsidRDefault="009F1E7B" w:rsidP="009F1E7B">
      <w:pPr>
        <w:spacing w:before="120" w:after="120" w:line="360" w:lineRule="auto"/>
        <w:rPr>
          <w:rFonts w:ascii="Aptos" w:hAnsi="Aptos" w:cs="Times New Roman"/>
          <w:b/>
          <w:color w:val="000000" w:themeColor="text1"/>
          <w:sz w:val="24"/>
          <w:szCs w:val="24"/>
        </w:rPr>
      </w:pPr>
    </w:p>
    <w:p w14:paraId="57921E2B" w14:textId="77777777" w:rsidR="009F1E7B" w:rsidRDefault="009F1E7B" w:rsidP="009F1E7B">
      <w:pPr>
        <w:spacing w:before="120" w:after="120" w:line="360" w:lineRule="auto"/>
        <w:rPr>
          <w:rFonts w:ascii="Aptos" w:hAnsi="Aptos" w:cs="Times New Roman"/>
          <w:b/>
          <w:color w:val="000000" w:themeColor="text1"/>
          <w:sz w:val="24"/>
          <w:szCs w:val="24"/>
        </w:rPr>
      </w:pPr>
    </w:p>
    <w:p w14:paraId="270CE2DB" w14:textId="2F797488" w:rsidR="008973B4" w:rsidRPr="009F1E7B" w:rsidRDefault="008973B4" w:rsidP="009F1E7B">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sidRPr="00B11701">
        <w:rPr>
          <w:rFonts w:ascii="Aptos" w:hAnsi="Aptos" w:cs="Times New Roman"/>
          <w:i/>
          <w:color w:val="000000" w:themeColor="text1"/>
          <w:sz w:val="24"/>
          <w:szCs w:val="24"/>
        </w:rPr>
        <w:t xml:space="preserve"> </w:t>
      </w:r>
      <w:del w:id="156" w:author="Hugh Pritchard" w:date="2024-06-05T01:36:00Z" w16du:dateUtc="2024-06-04T23:36:00Z">
        <w:r w:rsidRPr="00EA392C" w:rsidDel="00D13C46">
          <w:rPr>
            <w:rFonts w:ascii="Aptos" w:eastAsia="Times New Roman" w:hAnsi="Aptos" w:cs="Times New Roman"/>
            <w:noProof/>
            <w:kern w:val="3"/>
            <w:sz w:val="24"/>
            <w:szCs w:val="24"/>
            <w:lang w:eastAsia="en-GB" w:bidi="fa-IR"/>
          </w:rPr>
          <w:delText>Average i</w:delText>
        </w:r>
      </w:del>
      <w:ins w:id="157" w:author="Hugh Pritchard" w:date="2024-06-05T01:36:00Z" w16du:dateUtc="2024-06-04T23:36:00Z">
        <w:r w:rsidR="00D13C46">
          <w:rPr>
            <w:rFonts w:ascii="Aptos" w:eastAsia="Times New Roman" w:hAnsi="Aptos" w:cs="Times New Roman"/>
            <w:noProof/>
            <w:kern w:val="3"/>
            <w:sz w:val="24"/>
            <w:szCs w:val="24"/>
            <w:lang w:eastAsia="en-GB" w:bidi="fa-IR"/>
          </w:rPr>
          <w:t xml:space="preserve"> I</w:t>
        </w:r>
      </w:ins>
      <w:r w:rsidRPr="00EA392C">
        <w:rPr>
          <w:rFonts w:ascii="Aptos" w:eastAsia="Times New Roman" w:hAnsi="Aptos" w:cs="Times New Roman"/>
          <w:noProof/>
          <w:kern w:val="3"/>
          <w:sz w:val="24"/>
          <w:szCs w:val="24"/>
          <w:lang w:eastAsia="en-GB" w:bidi="fa-IR"/>
        </w:rPr>
        <w:t xml:space="preserve">nitial E:E </w:t>
      </w:r>
      <w:del w:id="158" w:author="Hugh Pritchard" w:date="2024-06-05T01:36:00Z" w16du:dateUtc="2024-06-04T23:36:00Z">
        <w:r w:rsidRPr="00EA392C" w:rsidDel="00D13C46">
          <w:rPr>
            <w:rFonts w:ascii="Aptos" w:eastAsia="Times New Roman" w:hAnsi="Aptos" w:cs="Times New Roman"/>
            <w:noProof/>
            <w:kern w:val="3"/>
            <w:sz w:val="24"/>
            <w:szCs w:val="24"/>
            <w:lang w:eastAsia="en-GB" w:bidi="fa-IR"/>
          </w:rPr>
          <w:delText>(±SD)</w:delText>
        </w:r>
      </w:del>
      <w:r w:rsidRPr="00EA392C">
        <w:rPr>
          <w:rFonts w:ascii="Aptos" w:eastAsia="Times New Roman" w:hAnsi="Aptos" w:cs="Times New Roman"/>
          <w:noProof/>
          <w:kern w:val="3"/>
          <w:sz w:val="24"/>
          <w:szCs w:val="24"/>
          <w:lang w:eastAsia="en-GB" w:bidi="fa-IR"/>
        </w:rPr>
        <w:t xml:space="preserve">, </w:t>
      </w:r>
      <w:del w:id="159" w:author="Hugh Pritchard" w:date="2024-06-05T01:36:00Z" w16du:dateUtc="2024-06-04T23:36:00Z">
        <w:r w:rsidRPr="00EA392C" w:rsidDel="00D13C46">
          <w:rPr>
            <w:rFonts w:ascii="Aptos" w:eastAsia="Times New Roman" w:hAnsi="Aptos" w:cs="Times New Roman"/>
            <w:noProof/>
            <w:kern w:val="3"/>
            <w:sz w:val="24"/>
            <w:szCs w:val="24"/>
            <w:lang w:eastAsia="en-GB" w:bidi="fa-IR"/>
          </w:rPr>
          <w:delText xml:space="preserve">average </w:delText>
        </w:r>
      </w:del>
      <w:r w:rsidRPr="00EA392C">
        <w:rPr>
          <w:rFonts w:ascii="Aptos" w:eastAsia="Times New Roman" w:hAnsi="Aptos" w:cs="Times New Roman"/>
          <w:noProof/>
          <w:kern w:val="3"/>
          <w:sz w:val="24"/>
          <w:szCs w:val="24"/>
          <w:lang w:eastAsia="en-GB" w:bidi="fa-IR"/>
        </w:rPr>
        <w:t xml:space="preserve">seed dry mass </w:t>
      </w:r>
      <w:del w:id="160" w:author="Hugh Pritchard" w:date="2024-06-05T01:36:00Z" w16du:dateUtc="2024-06-04T23:36:00Z">
        <w:r w:rsidRPr="00EA392C" w:rsidDel="00D13C46">
          <w:rPr>
            <w:rFonts w:ascii="Aptos" w:eastAsia="Times New Roman" w:hAnsi="Aptos" w:cs="Times New Roman"/>
            <w:noProof/>
            <w:kern w:val="3"/>
            <w:sz w:val="24"/>
            <w:szCs w:val="24"/>
            <w:lang w:eastAsia="en-GB" w:bidi="fa-IR"/>
          </w:rPr>
          <w:delText>((±SD )</w:delText>
        </w:r>
      </w:del>
      <w:r w:rsidRPr="00EA392C">
        <w:rPr>
          <w:rFonts w:ascii="Aptos" w:eastAsia="Times New Roman" w:hAnsi="Aptos" w:cs="Times New Roman"/>
          <w:noProof/>
          <w:kern w:val="3"/>
          <w:sz w:val="24"/>
          <w:szCs w:val="24"/>
          <w:lang w:eastAsia="en-GB" w:bidi="fa-IR"/>
        </w:rPr>
        <w:t xml:space="preserve"> and </w:t>
      </w:r>
      <w:r w:rsidRPr="00B11701">
        <w:rPr>
          <w:rFonts w:ascii="Aptos" w:hAnsi="Aptos" w:cs="Times New Roman"/>
          <w:color w:val="000000" w:themeColor="text1"/>
          <w:sz w:val="24"/>
          <w:szCs w:val="24"/>
          <w:lang w:val="en-US"/>
        </w:rPr>
        <w:t>cardinal temperatures averaged between deciles (</w:t>
      </w:r>
      <w:ins w:id="161" w:author="Hugh Pritchard" w:date="2024-06-05T01:36:00Z" w16du:dateUtc="2024-06-04T23:36:00Z">
        <w:r w:rsidR="00897277">
          <w:rPr>
            <w:rFonts w:ascii="Aptos" w:hAnsi="Aptos" w:cs="Times New Roman"/>
            <w:color w:val="000000" w:themeColor="text1"/>
            <w:sz w:val="24"/>
            <w:szCs w:val="24"/>
            <w:lang w:val="en-US"/>
          </w:rPr>
          <w:t xml:space="preserve">all as average </w:t>
        </w:r>
      </w:ins>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del w:id="162" w:author="Hugh Pritchard" w:date="2024-06-05T01:36:00Z" w16du:dateUtc="2024-06-04T23:36:00Z">
        <w:r w:rsidRPr="00EA392C" w:rsidDel="00D13C46">
          <w:rPr>
            <w:rFonts w:ascii="Aptos" w:eastAsia="Andale Sans UI" w:hAnsi="Aptos" w:cs="Times New Roman"/>
            <w:kern w:val="3"/>
            <w:sz w:val="24"/>
            <w:szCs w:val="24"/>
            <w:lang w:eastAsia="ja-JP" w:bidi="fa-IR"/>
          </w:rPr>
          <w:delText>.</w:delText>
        </w:r>
      </w:del>
      <w:r w:rsidRPr="00B11701">
        <w:rPr>
          <w:rFonts w:ascii="Aptos" w:hAnsi="Aptos" w:cs="Times New Roman"/>
          <w:color w:val="000000" w:themeColor="text1"/>
          <w:sz w:val="24"/>
          <w:szCs w:val="24"/>
          <w:lang w:val="en-US"/>
        </w:rPr>
        <w:t xml:space="preserve">. In order to have a symmetric result around the middle value, </w:t>
      </w:r>
      <w:del w:id="163" w:author="Hugh Pritchard" w:date="2024-06-05T01:37:00Z" w16du:dateUtc="2024-06-04T23:37:00Z">
        <w:r w:rsidRPr="00B11701" w:rsidDel="00897277">
          <w:rPr>
            <w:rFonts w:ascii="Aptos" w:hAnsi="Aptos" w:cs="Times New Roman"/>
            <w:color w:val="000000" w:themeColor="text1"/>
            <w:sz w:val="24"/>
            <w:szCs w:val="24"/>
            <w:lang w:val="en-US"/>
          </w:rPr>
          <w:delText xml:space="preserve">if </w:delText>
        </w:r>
      </w:del>
      <w:ins w:id="164" w:author="Hugh Pritchard" w:date="2024-06-05T01:37:00Z" w16du:dateUtc="2024-06-04T23:37:00Z">
        <w:r w:rsidR="00897277">
          <w:rPr>
            <w:rFonts w:ascii="Aptos" w:hAnsi="Aptos" w:cs="Times New Roman"/>
            <w:color w:val="000000" w:themeColor="text1"/>
            <w:sz w:val="24"/>
            <w:szCs w:val="24"/>
            <w:lang w:val="en-US"/>
          </w:rPr>
          <w:t xml:space="preserve">when </w:t>
        </w:r>
      </w:ins>
      <w:r w:rsidRPr="00B11701">
        <w:rPr>
          <w:rFonts w:ascii="Aptos" w:hAnsi="Aptos" w:cs="Times New Roman"/>
          <w:color w:val="000000" w:themeColor="text1"/>
          <w:sz w:val="24"/>
          <w:szCs w:val="24"/>
          <w:lang w:val="en-US"/>
        </w:rPr>
        <w:t xml:space="preserve">the lower deciles were excluded </w:t>
      </w:r>
      <w:ins w:id="165" w:author="Hugh Pritchard" w:date="2024-06-05T01:37:00Z" w16du:dateUtc="2024-06-04T23:37:00Z">
        <w:r w:rsidR="00897277">
          <w:rPr>
            <w:rFonts w:ascii="Aptos" w:hAnsi="Aptos" w:cs="Times New Roman"/>
            <w:color w:val="000000" w:themeColor="text1"/>
            <w:sz w:val="24"/>
            <w:szCs w:val="24"/>
            <w:lang w:val="en-US"/>
          </w:rPr>
          <w:t xml:space="preserve">for </w:t>
        </w:r>
      </w:ins>
      <w:del w:id="166" w:author="Hugh Pritchard" w:date="2024-06-05T01:37:00Z" w16du:dateUtc="2024-06-04T23:37:00Z">
        <w:r w:rsidRPr="00B11701" w:rsidDel="00897277">
          <w:rPr>
            <w:rFonts w:ascii="Aptos" w:hAnsi="Aptos" w:cs="Times New Roman"/>
            <w:color w:val="000000" w:themeColor="text1"/>
            <w:sz w:val="24"/>
            <w:szCs w:val="24"/>
            <w:lang w:val="en-US"/>
          </w:rPr>
          <w:delText xml:space="preserve">because </w:delText>
        </w:r>
      </w:del>
      <w:ins w:id="167" w:author="Hugh Pritchard" w:date="2024-06-05T01:37:00Z" w16du:dateUtc="2024-06-04T23:37:00Z">
        <w:r w:rsidR="00897277">
          <w:rPr>
            <w:rFonts w:ascii="Aptos" w:hAnsi="Aptos" w:cs="Times New Roman"/>
            <w:color w:val="000000" w:themeColor="text1"/>
            <w:sz w:val="24"/>
            <w:szCs w:val="24"/>
            <w:lang w:val="en-US"/>
          </w:rPr>
          <w:t xml:space="preserve"> being </w:t>
        </w:r>
      </w:ins>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Change w:id="168" w:author="Hugh Pritchard" w:date="2024-06-05T01:38:00Z" w16du:dateUtc="2024-06-04T23:38:00Z">
          <w:tblPr>
            <w:tblW w:w="5000" w:type="pct"/>
            <w:tblCellMar>
              <w:left w:w="0" w:type="dxa"/>
              <w:right w:w="0" w:type="dxa"/>
            </w:tblCellMar>
            <w:tblLook w:val="0600" w:firstRow="0" w:lastRow="0" w:firstColumn="0" w:lastColumn="0" w:noHBand="1" w:noVBand="1"/>
          </w:tblPr>
        </w:tblPrChange>
      </w:tblPr>
      <w:tblGrid>
        <w:gridCol w:w="1390"/>
        <w:gridCol w:w="1390"/>
        <w:gridCol w:w="1390"/>
        <w:gridCol w:w="1390"/>
        <w:gridCol w:w="1396"/>
        <w:gridCol w:w="1394"/>
        <w:gridCol w:w="1396"/>
        <w:tblGridChange w:id="169">
          <w:tblGrid>
            <w:gridCol w:w="1390"/>
            <w:gridCol w:w="1390"/>
            <w:gridCol w:w="1390"/>
            <w:gridCol w:w="1390"/>
            <w:gridCol w:w="1396"/>
            <w:gridCol w:w="1394"/>
            <w:gridCol w:w="1396"/>
          </w:tblGrid>
        </w:tblGridChange>
      </w:tblGrid>
      <w:tr w:rsidR="008973B4" w:rsidRPr="00ED723E" w14:paraId="7024A148" w14:textId="77777777" w:rsidTr="00897277">
        <w:trPr>
          <w:trHeight w:hRule="exact" w:val="1366"/>
          <w:trPrChange w:id="170" w:author="Hugh Pritchard" w:date="2024-06-05T01:38:00Z" w16du:dateUtc="2024-06-04T23:38:00Z">
            <w:trPr>
              <w:trHeight w:hRule="exact" w:val="567"/>
            </w:trPr>
          </w:trPrChange>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Change w:id="171" w:author="Hugh Pritchard" w:date="2024-06-05T01:38:00Z" w16du:dateUtc="2024-06-04T23:38:00Z">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tcPrChange>
          </w:tcPr>
          <w:p w14:paraId="3467ABC6"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Change w:id="172" w:author="Hugh Pritchard" w:date="2024-06-05T01:38:00Z" w16du:dateUtc="2024-06-04T23:38:00Z">
              <w:tcPr>
                <w:tcW w:w="713" w:type="pct"/>
                <w:tcBorders>
                  <w:top w:val="single" w:sz="4" w:space="0" w:color="000000"/>
                  <w:left w:val="nil"/>
                  <w:bottom w:val="single" w:sz="4" w:space="0" w:color="000000"/>
                  <w:right w:val="nil"/>
                </w:tcBorders>
              </w:tcPr>
            </w:tcPrChange>
          </w:tcPr>
          <w:p w14:paraId="083597F6" w14:textId="79A72A76"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del w:id="173" w:author="Hugh Pritchard" w:date="2024-06-05T01:38:00Z" w16du:dateUtc="2024-06-04T23:38:00Z">
              <w:r w:rsidRPr="00ED723E" w:rsidDel="00897277">
                <w:rPr>
                  <w:rFonts w:ascii="Aptos" w:eastAsia="Times New Roman" w:hAnsi="Aptos" w:cs="Times New Roman"/>
                  <w:color w:val="000000"/>
                  <w:lang w:val="it-IT" w:eastAsia="it-IT"/>
                </w:rPr>
                <w:delText>(±SD)</w:delText>
              </w:r>
            </w:del>
          </w:p>
        </w:tc>
        <w:tc>
          <w:tcPr>
            <w:tcW w:w="713" w:type="pct"/>
            <w:tcBorders>
              <w:top w:val="single" w:sz="4" w:space="0" w:color="000000"/>
              <w:left w:val="nil"/>
              <w:bottom w:val="single" w:sz="4" w:space="0" w:color="000000"/>
              <w:right w:val="nil"/>
            </w:tcBorders>
            <w:vAlign w:val="center"/>
            <w:tcPrChange w:id="174" w:author="Hugh Pritchard" w:date="2024-06-05T01:38:00Z" w16du:dateUtc="2024-06-04T23:38:00Z">
              <w:tcPr>
                <w:tcW w:w="713" w:type="pct"/>
                <w:tcBorders>
                  <w:top w:val="single" w:sz="4" w:space="0" w:color="000000"/>
                  <w:left w:val="nil"/>
                  <w:bottom w:val="single" w:sz="4" w:space="0" w:color="000000"/>
                  <w:right w:val="nil"/>
                </w:tcBorders>
                <w:vAlign w:val="center"/>
              </w:tcPr>
            </w:tcPrChange>
          </w:tcPr>
          <w:p w14:paraId="0B13615B" w14:textId="772D6B47" w:rsidR="008973B4" w:rsidRPr="00ED723E" w:rsidRDefault="008973B4" w:rsidP="008973B4">
            <w:pPr>
              <w:spacing w:before="120" w:after="120" w:line="36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ins w:id="175" w:author="Hugh Pritchard" w:date="2024-06-05T01:37:00Z" w16du:dateUtc="2024-06-04T23:37:00Z">
              <w:r w:rsidR="00897277">
                <w:rPr>
                  <w:rFonts w:ascii="Aptos" w:eastAsia="Times New Roman" w:hAnsi="Aptos" w:cs="Times New Roman"/>
                  <w:color w:val="000000"/>
                  <w:lang w:eastAsia="it-IT"/>
                </w:rPr>
                <w:t xml:space="preserve"> </w:t>
              </w:r>
            </w:ins>
            <w:r w:rsidRPr="00ED723E">
              <w:rPr>
                <w:rFonts w:ascii="Aptos" w:eastAsia="Times New Roman" w:hAnsi="Aptos" w:cs="Times New Roman"/>
                <w:color w:val="000000"/>
                <w:lang w:eastAsia="it-IT"/>
              </w:rPr>
              <w:t xml:space="preserve"> weight (mg) </w:t>
            </w:r>
            <w:del w:id="176" w:author="Hugh Pritchard" w:date="2024-06-05T01:38:00Z" w16du:dateUtc="2024-06-04T23:38:00Z">
              <w:r w:rsidRPr="00ED723E" w:rsidDel="00897277">
                <w:rPr>
                  <w:rFonts w:ascii="Aptos" w:eastAsia="Times New Roman" w:hAnsi="Aptos" w:cs="Times New Roman"/>
                  <w:color w:val="000000"/>
                  <w:lang w:eastAsia="it-IT"/>
                </w:rPr>
                <w:delText>(±</w:delText>
              </w:r>
              <w:commentRangeStart w:id="177"/>
              <w:r w:rsidRPr="00ED723E" w:rsidDel="00897277">
                <w:rPr>
                  <w:rFonts w:ascii="Aptos" w:eastAsia="Times New Roman" w:hAnsi="Aptos" w:cs="Times New Roman"/>
                  <w:color w:val="000000"/>
                  <w:lang w:eastAsia="it-IT"/>
                </w:rPr>
                <w:delText>SD</w:delText>
              </w:r>
            </w:del>
            <w:commentRangeEnd w:id="177"/>
            <w:r w:rsidR="00897277">
              <w:rPr>
                <w:rStyle w:val="Refdecomentario"/>
              </w:rPr>
              <w:commentReference w:id="177"/>
            </w:r>
            <w:del w:id="178" w:author="Hugh Pritchard" w:date="2024-06-05T01:38:00Z" w16du:dateUtc="2024-06-04T23:38:00Z">
              <w:r w:rsidRPr="00ED723E" w:rsidDel="00897277">
                <w:rPr>
                  <w:rFonts w:ascii="Aptos" w:eastAsia="Times New Roman" w:hAnsi="Aptos" w:cs="Times New Roman"/>
                  <w:color w:val="000000"/>
                  <w:lang w:eastAsia="it-IT"/>
                </w:rPr>
                <w:delText>)</w:delText>
              </w:r>
            </w:del>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Change w:id="179" w:author="Hugh Pritchard" w:date="2024-06-05T01:38:00Z" w16du:dateUtc="2024-06-04T23:38:00Z">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tcPrChange>
          </w:tcPr>
          <w:p w14:paraId="018AA14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Change w:id="180" w:author="Hugh Pritchard" w:date="2024-06-05T01:38:00Z" w16du:dateUtc="2024-06-04T23:38:00Z">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tcPrChange>
          </w:tcPr>
          <w:p w14:paraId="3E58C8C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Change w:id="181" w:author="Hugh Pritchard" w:date="2024-06-05T01:38:00Z" w16du:dateUtc="2024-06-04T23:38:00Z">
              <w:tcPr>
                <w:tcW w:w="715" w:type="pct"/>
                <w:tcBorders>
                  <w:top w:val="single" w:sz="4" w:space="0" w:color="000000"/>
                  <w:left w:val="nil"/>
                  <w:bottom w:val="single" w:sz="4" w:space="0" w:color="000000"/>
                  <w:right w:val="nil"/>
                </w:tcBorders>
                <w:vAlign w:val="center"/>
              </w:tcPr>
            </w:tcPrChange>
          </w:tcPr>
          <w:p w14:paraId="6F1B3A6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Change w:id="182" w:author="Hugh Pritchard" w:date="2024-06-05T01:38:00Z" w16du:dateUtc="2024-06-04T23:38:00Z">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tcPrChange>
          </w:tcPr>
          <w:p w14:paraId="029D85D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973B4" w:rsidRPr="00ED723E" w14:paraId="1F6D35FD" w14:textId="77777777" w:rsidTr="00495388">
        <w:trPr>
          <w:trHeight w:hRule="exact" w:val="578"/>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484C43FD"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30D922FE" w14:textId="67A73D4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2 </w:t>
            </w:r>
            <w:del w:id="183"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3</w:t>
            </w:r>
            <w:del w:id="184"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single" w:sz="4" w:space="0" w:color="000000"/>
              <w:left w:val="nil"/>
              <w:bottom w:val="nil"/>
              <w:right w:val="nil"/>
            </w:tcBorders>
            <w:vAlign w:val="center"/>
          </w:tcPr>
          <w:p w14:paraId="15203B33" w14:textId="7D217C30"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94 </w:t>
            </w:r>
            <w:del w:id="185"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58</w:t>
            </w:r>
            <w:del w:id="186"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8BCD9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E5B37A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6C72F00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6F787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2CDD09E" w14:textId="77777777" w:rsidTr="00495388">
        <w:trPr>
          <w:trHeight w:hRule="exact" w:val="56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BBCECB3"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59D154EF" w14:textId="3DA486CB"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0 </w:t>
            </w:r>
            <w:del w:id="187"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3</w:t>
            </w:r>
            <w:del w:id="188"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4EB440B8" w14:textId="2FDAF437" w:rsidR="008973B4" w:rsidRPr="00ED723E" w:rsidRDefault="008973B4" w:rsidP="008973B4">
            <w:pPr>
              <w:spacing w:before="120" w:after="120" w:line="360" w:lineRule="auto"/>
              <w:jc w:val="right"/>
              <w:rPr>
                <w:rFonts w:ascii="Aptos" w:hAnsi="Aptos" w:cs="Times New Roman"/>
                <w:color w:val="000000" w:themeColor="text1"/>
                <w:lang w:val="it-IT"/>
              </w:rPr>
            </w:pPr>
            <w:commentRangeStart w:id="189"/>
            <w:r w:rsidRPr="00ED723E">
              <w:rPr>
                <w:rFonts w:ascii="Aptos" w:eastAsia="Times New Roman" w:hAnsi="Aptos" w:cs="Times New Roman"/>
                <w:color w:val="000000"/>
                <w:lang w:val="it-IT" w:eastAsia="it-IT"/>
              </w:rPr>
              <w:t>1</w:t>
            </w:r>
            <w:commentRangeEnd w:id="189"/>
            <w:r w:rsidR="00897277">
              <w:rPr>
                <w:rStyle w:val="Refdecomentario"/>
              </w:rPr>
              <w:commentReference w:id="189"/>
            </w:r>
            <w:r w:rsidRPr="00ED723E">
              <w:rPr>
                <w:rFonts w:ascii="Aptos" w:eastAsia="Times New Roman" w:hAnsi="Aptos" w:cs="Times New Roman"/>
                <w:color w:val="000000"/>
                <w:lang w:val="it-IT" w:eastAsia="it-IT"/>
              </w:rPr>
              <w:t xml:space="preserve">.80 </w:t>
            </w:r>
            <w:del w:id="190"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55</w:t>
            </w:r>
            <w:del w:id="191"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23C242"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AE0620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2D1C75F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7E54D2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1899F32" w14:textId="77777777" w:rsidTr="00495388">
        <w:trPr>
          <w:trHeight w:hRule="exact" w:val="556"/>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5CC93C7A"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F21F08F" w14:textId="101DF0EB"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7 </w:t>
            </w:r>
            <w:del w:id="192"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4</w:t>
            </w:r>
            <w:del w:id="193"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4416686E" w14:textId="43E8C221"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2.03 </w:t>
            </w:r>
            <w:del w:id="194"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53</w:t>
            </w:r>
            <w:del w:id="195"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AB10C9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53BF0E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479528F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51E9F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6D962743" w14:textId="77777777" w:rsidTr="00495388">
        <w:trPr>
          <w:trHeight w:hRule="exact" w:val="578"/>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7ACFB4F"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0231DDBE" w14:textId="0C7EE979"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3 </w:t>
            </w:r>
            <w:del w:id="196"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2</w:t>
            </w:r>
            <w:del w:id="197"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4E1485E8" w14:textId="50C8F9B3"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63 </w:t>
            </w:r>
            <w:del w:id="198"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54</w:t>
            </w:r>
            <w:del w:id="199"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6204D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F60FB6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69A9BC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457F67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072D6F6" w14:textId="77777777" w:rsidTr="00495388">
        <w:trPr>
          <w:trHeight w:hRule="exact" w:val="57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46D29DB"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5AEB7B6B" w14:textId="0D84AA94"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0 </w:t>
            </w:r>
            <w:del w:id="200"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2</w:t>
            </w:r>
            <w:del w:id="201" w:author="Hugh Pritchard" w:date="2024-06-05T01:39:00Z" w16du:dateUtc="2024-06-04T23:39: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16EA8EF1" w14:textId="494CB171"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75 </w:t>
            </w:r>
            <w:del w:id="202" w:author="Hugh Pritchard" w:date="2024-06-05T01:39:00Z" w16du:dateUtc="2024-06-04T23:39: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42</w:t>
            </w:r>
            <w:del w:id="203"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F7A699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63104D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3192ACA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2F65DA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D4C8EAB" w14:textId="77777777" w:rsidTr="00495388">
        <w:trPr>
          <w:trHeight w:hRule="exact" w:val="55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0AD5D4D"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45E14D2E" w14:textId="26856B11"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5 </w:t>
            </w:r>
            <w:del w:id="204"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2</w:t>
            </w:r>
            <w:del w:id="205"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6F5AC170" w14:textId="46638275"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43 </w:t>
            </w:r>
            <w:del w:id="206"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59</w:t>
            </w:r>
            <w:del w:id="207"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7BBDCD4"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D135D4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7AEF13D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D9C44D"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39D881A" w14:textId="77777777" w:rsidTr="00495388">
        <w:trPr>
          <w:trHeight w:hRule="exact" w:val="574"/>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0A2802"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09ADD887" w14:textId="1497AC9C"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2 </w:t>
            </w:r>
            <w:del w:id="208"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3</w:t>
            </w:r>
            <w:del w:id="209"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6D5879FF" w14:textId="2657AF31"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66 </w:t>
            </w:r>
            <w:del w:id="210"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52</w:t>
            </w:r>
            <w:del w:id="211"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64D2C5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9ABC80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1E2558B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9C9F3E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0058B4B2" w14:textId="77777777" w:rsidTr="00495388">
        <w:trPr>
          <w:trHeight w:hRule="exact" w:val="568"/>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7B4254"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7CAC9E80" w14:textId="5196F4A3"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9 </w:t>
            </w:r>
            <w:del w:id="212"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3</w:t>
            </w:r>
            <w:del w:id="213"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vAlign w:val="center"/>
          </w:tcPr>
          <w:p w14:paraId="05499CCC" w14:textId="16439D5B"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24 </w:t>
            </w:r>
            <w:del w:id="214"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38</w:t>
            </w:r>
            <w:del w:id="215"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11012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B66BE44"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3F9E030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2BE80D7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6D97EDFB" w14:textId="77777777" w:rsidTr="00495388">
        <w:trPr>
          <w:trHeight w:hRule="exact" w:val="397"/>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618C1D1"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ED04EC2" w14:textId="3D170048"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0.11 </w:t>
            </w:r>
            <w:del w:id="216"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02</w:t>
            </w:r>
            <w:del w:id="217"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single" w:sz="4" w:space="0" w:color="000000"/>
              <w:right w:val="nil"/>
            </w:tcBorders>
            <w:vAlign w:val="center"/>
          </w:tcPr>
          <w:p w14:paraId="786A5CE9" w14:textId="5736E8FD"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1.21 </w:t>
            </w:r>
            <w:del w:id="218" w:author="Hugh Pritchard" w:date="2024-06-05T01:40:00Z" w16du:dateUtc="2024-06-04T23:40:00Z">
              <w:r w:rsidRPr="00ED723E" w:rsidDel="00897277">
                <w:rPr>
                  <w:rFonts w:ascii="Aptos" w:eastAsia="Times New Roman" w:hAnsi="Aptos" w:cs="Times New Roman"/>
                  <w:color w:val="000000"/>
                  <w:lang w:val="it-IT" w:eastAsia="it-IT"/>
                </w:rPr>
                <w:delText>(</w:delText>
              </w:r>
            </w:del>
            <w:r w:rsidRPr="00ED723E">
              <w:rPr>
                <w:rFonts w:ascii="Aptos" w:eastAsia="Times New Roman" w:hAnsi="Aptos" w:cs="Times New Roman"/>
                <w:color w:val="000000"/>
                <w:lang w:val="it-IT" w:eastAsia="it-IT"/>
              </w:rPr>
              <w:t>±0.38</w:t>
            </w:r>
            <w:del w:id="219" w:author="Hugh Pritchard" w:date="2024-06-05T01:40:00Z" w16du:dateUtc="2024-06-04T23:40:00Z">
              <w:r w:rsidRPr="00ED723E" w:rsidDel="00897277">
                <w:rPr>
                  <w:rFonts w:ascii="Aptos" w:eastAsia="Times New Roman" w:hAnsi="Aptos" w:cs="Times New Roman"/>
                  <w:color w:val="000000"/>
                  <w:lang w:val="it-IT" w:eastAsia="it-IT"/>
                </w:rPr>
                <w:delText>)</w:delText>
              </w:r>
            </w:del>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37B613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4C42B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3BA8E70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9B41BB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155"/>
    </w:tbl>
    <w:p w14:paraId="7891A05B" w14:textId="77777777" w:rsidR="008973B4" w:rsidRDefault="008973B4" w:rsidP="008973B4">
      <w:pPr>
        <w:spacing w:before="120" w:after="120" w:line="360" w:lineRule="auto"/>
        <w:jc w:val="both"/>
        <w:rPr>
          <w:rFonts w:ascii="Aptos" w:hAnsi="Aptos" w:cs="Times New Roman"/>
          <w:b/>
          <w:i/>
          <w:color w:val="000000" w:themeColor="text1"/>
          <w:sz w:val="24"/>
          <w:szCs w:val="24"/>
        </w:rPr>
      </w:pPr>
    </w:p>
    <w:p w14:paraId="78DA7B05" w14:textId="77777777" w:rsidR="009F1E7B" w:rsidRDefault="009F1E7B">
      <w:pPr>
        <w:rPr>
          <w:rFonts w:ascii="Aptos" w:hAnsi="Aptos" w:cs="Times New Roman"/>
          <w:b/>
          <w:sz w:val="24"/>
          <w:szCs w:val="24"/>
        </w:rPr>
      </w:pPr>
      <w:r>
        <w:rPr>
          <w:rFonts w:ascii="Aptos" w:hAnsi="Aptos" w:cs="Times New Roman"/>
          <w:b/>
          <w:sz w:val="24"/>
          <w:szCs w:val="24"/>
        </w:rPr>
        <w:br w:type="page"/>
      </w:r>
    </w:p>
    <w:p w14:paraId="303FDB69" w14:textId="6C604F6B" w:rsidR="009F1E7B" w:rsidRPr="009F1E7B" w:rsidRDefault="009F1E7B" w:rsidP="009F1E7B">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65419A88" w14:textId="77777777" w:rsidR="007C50EA" w:rsidRPr="00B11701" w:rsidRDefault="007C50EA" w:rsidP="007C50EA">
      <w:pPr>
        <w:spacing w:before="120" w:after="120" w:line="360" w:lineRule="auto"/>
        <w:rPr>
          <w:rFonts w:ascii="Aptos" w:eastAsia="Times New Roman" w:hAnsi="Aptos" w:cs="Times New Roman"/>
          <w:color w:val="00B0F0"/>
          <w:sz w:val="24"/>
          <w:szCs w:val="24"/>
          <w:lang w:eastAsia="en-GB"/>
        </w:rPr>
      </w:pPr>
      <w:r w:rsidRPr="00B11701">
        <w:rPr>
          <w:rFonts w:ascii="Aptos" w:eastAsia="Times New Roman" w:hAnsi="Aptos" w:cs="Times New Roman"/>
          <w:noProof/>
          <w:color w:val="00B0F0"/>
          <w:sz w:val="24"/>
          <w:szCs w:val="24"/>
          <w:lang w:val="es-ES" w:eastAsia="es-ES"/>
        </w:rPr>
        <w:drawing>
          <wp:inline distT="0" distB="0" distL="0" distR="0" wp14:anchorId="3C212469" wp14:editId="65EFACF5">
            <wp:extent cx="6343650" cy="5000625"/>
            <wp:effectExtent l="0" t="0" r="0" b="0"/>
            <wp:docPr id="4" name="Immagine 8"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8" descr="Patrón de fondo&#10;&#10;Descripción generada automáticamente con confianza media"/>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43650" cy="5000625"/>
                    </a:xfrm>
                    <a:prstGeom prst="rect">
                      <a:avLst/>
                    </a:prstGeom>
                  </pic:spPr>
                </pic:pic>
              </a:graphicData>
            </a:graphic>
          </wp:inline>
        </w:drawing>
      </w:r>
    </w:p>
    <w:p w14:paraId="20D23AA9" w14:textId="32C5A234" w:rsidR="007C50EA" w:rsidRPr="00B11701" w:rsidRDefault="007C50EA" w:rsidP="007C50EA">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ins w:id="220" w:author="Hugh Pritchard" w:date="2024-06-05T01:41:00Z" w16du:dateUtc="2024-06-04T23:41:00Z">
        <w:r w:rsidR="00897277">
          <w:rPr>
            <w:rFonts w:ascii="Aptos" w:eastAsia="Times New Roman" w:hAnsi="Aptos" w:cs="Times New Roman"/>
            <w:sz w:val="24"/>
            <w:szCs w:val="24"/>
            <w:lang w:eastAsia="en-GB"/>
          </w:rPr>
          <w:t xml:space="preserve">seed </w:t>
        </w:r>
      </w:ins>
      <w:r w:rsidRPr="00B11701">
        <w:rPr>
          <w:rFonts w:ascii="Aptos" w:eastAsia="Times New Roman" w:hAnsi="Aptos" w:cs="Times New Roman"/>
          <w:sz w:val="24"/>
          <w:szCs w:val="24"/>
          <w:lang w:eastAsia="en-GB"/>
        </w:rPr>
        <w:t>populations</w:t>
      </w:r>
      <w:del w:id="221" w:author="Hugh Pritchard" w:date="2024-06-05T01:41:00Z" w16du:dateUtc="2024-06-04T23:41:00Z">
        <w:r w:rsidRPr="00B11701" w:rsidDel="00897277">
          <w:rPr>
            <w:rFonts w:ascii="Aptos" w:eastAsia="Times New Roman" w:hAnsi="Aptos" w:cs="Times New Roman"/>
            <w:sz w:val="24"/>
            <w:szCs w:val="24"/>
            <w:lang w:eastAsia="en-GB"/>
          </w:rPr>
          <w:delText xml:space="preserve"> seeds </w:delText>
        </w:r>
      </w:del>
      <w:r w:rsidRPr="00B11701">
        <w:rPr>
          <w:rFonts w:ascii="Aptos" w:eastAsia="Times New Roman" w:hAnsi="Aptos" w:cs="Times New Roman"/>
          <w:sz w:val="24"/>
          <w:szCs w:val="24"/>
          <w:lang w:eastAsia="en-GB"/>
        </w:rPr>
        <w:t xml:space="preserve">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 the average of ten replicate</w:t>
      </w:r>
      <w:ins w:id="222" w:author="Hugh Pritchard" w:date="2024-06-05T01:41:00Z" w16du:dateUtc="2024-06-04T23:41:00Z">
        <w:r w:rsidR="00897277">
          <w:rPr>
            <w:rFonts w:ascii="Aptos" w:eastAsia="Times New Roman" w:hAnsi="Aptos" w:cs="Times New Roman"/>
            <w:sz w:val="24"/>
            <w:szCs w:val="24"/>
            <w:lang w:eastAsia="en-GB"/>
          </w:rPr>
          <w:t>s</w:t>
        </w:r>
      </w:ins>
      <w:r w:rsidRPr="00B11701">
        <w:rPr>
          <w:rFonts w:ascii="Aptos" w:eastAsia="Times New Roman" w:hAnsi="Aptos" w:cs="Times New Roman"/>
          <w:sz w:val="24"/>
          <w:szCs w:val="24"/>
          <w:lang w:eastAsia="en-GB"/>
        </w:rPr>
        <w:t xml:space="preserve"> (± SE).</w:t>
      </w:r>
    </w:p>
    <w:p w14:paraId="6F450D14" w14:textId="6549E4BC" w:rsidR="009F1E7B" w:rsidRPr="00B11701" w:rsidRDefault="009F1E7B" w:rsidP="009F1E7B">
      <w:pPr>
        <w:shd w:val="clear" w:color="auto" w:fill="FFFFFF"/>
        <w:spacing w:before="120" w:after="120" w:line="360" w:lineRule="auto"/>
        <w:rPr>
          <w:rFonts w:ascii="Aptos" w:hAnsi="Aptos" w:cs="Times New Roman"/>
          <w:color w:val="000000" w:themeColor="text1"/>
          <w:sz w:val="24"/>
          <w:szCs w:val="24"/>
        </w:rPr>
      </w:pPr>
      <w:r w:rsidRPr="00B11701">
        <w:rPr>
          <w:rFonts w:ascii="Aptos" w:hAnsi="Aptos" w:cs="Times New Roman"/>
          <w:noProof/>
          <w:color w:val="000000" w:themeColor="text1"/>
          <w:sz w:val="24"/>
          <w:szCs w:val="24"/>
          <w:lang w:val="es-ES" w:eastAsia="es-ES"/>
        </w:rPr>
        <w:lastRenderedPageBreak/>
        <w:drawing>
          <wp:inline distT="0" distB="0" distL="0" distR="0" wp14:anchorId="5690B3B1" wp14:editId="4C78C6A0">
            <wp:extent cx="6048375" cy="2533650"/>
            <wp:effectExtent l="0" t="0" r="0" b="0"/>
            <wp:docPr id="6" name="Immagine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Gráfico, Gráfico de líneas&#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48375" cy="2533650"/>
                    </a:xfrm>
                    <a:prstGeom prst="rect">
                      <a:avLst/>
                    </a:prstGeom>
                  </pic:spPr>
                </pic:pic>
              </a:graphicData>
            </a:graphic>
          </wp:inline>
        </w:drawing>
      </w:r>
    </w:p>
    <w:p w14:paraId="47139D92" w14:textId="467E7FDC" w:rsidR="009F1E7B" w:rsidRDefault="009F1E7B" w:rsidP="009F1E7B">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Each data point represents the average E:E ratio </w:t>
      </w:r>
      <w:del w:id="223" w:author="Hugh Pritchard" w:date="2024-06-05T01:42:00Z" w16du:dateUtc="2024-06-04T23:42:00Z">
        <w:r w:rsidRPr="00B11701" w:rsidDel="00897277">
          <w:rPr>
            <w:rFonts w:ascii="Aptos" w:hAnsi="Aptos" w:cs="Times New Roman"/>
            <w:color w:val="000000" w:themeColor="text1"/>
            <w:sz w:val="24"/>
            <w:szCs w:val="24"/>
          </w:rPr>
          <w:delText>o</w:delText>
        </w:r>
      </w:del>
      <w:r w:rsidRPr="00B11701">
        <w:rPr>
          <w:rFonts w:ascii="Aptos" w:hAnsi="Aptos" w:cs="Times New Roman"/>
          <w:color w:val="000000" w:themeColor="text1"/>
          <w:sz w:val="24"/>
          <w:szCs w:val="24"/>
        </w:rPr>
        <w:t>f</w:t>
      </w:r>
      <w:ins w:id="224" w:author="Hugh Pritchard" w:date="2024-06-05T01:42:00Z" w16du:dateUtc="2024-06-04T23:42:00Z">
        <w:r w:rsidR="00897277">
          <w:rPr>
            <w:rFonts w:ascii="Aptos" w:hAnsi="Aptos" w:cs="Times New Roman"/>
            <w:color w:val="000000" w:themeColor="text1"/>
            <w:sz w:val="24"/>
            <w:szCs w:val="24"/>
          </w:rPr>
          <w:t>or</w:t>
        </w:r>
      </w:ins>
      <w:r w:rsidRPr="00B11701">
        <w:rPr>
          <w:rFonts w:ascii="Aptos" w:hAnsi="Aptos" w:cs="Times New Roman"/>
          <w:color w:val="000000" w:themeColor="text1"/>
          <w:sz w:val="24"/>
          <w:szCs w:val="24"/>
        </w:rPr>
        <w:t xml:space="preserve"> 20 seeds; soil temperature is also shown. 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w:t>
      </w:r>
      <w:ins w:id="225" w:author="Hugh Pritchard" w:date="2024-06-05T01:43:00Z" w16du:dateUtc="2024-06-04T23:43:00Z">
        <w:r w:rsidR="00897277">
          <w:rPr>
            <w:rFonts w:ascii="Aptos" w:hAnsi="Aptos" w:cs="Times New Roman"/>
            <w:color w:val="000000" w:themeColor="text1"/>
            <w:sz w:val="24"/>
            <w:szCs w:val="24"/>
          </w:rPr>
          <w:t xml:space="preserve">(WAK) </w:t>
        </w:r>
      </w:ins>
      <w:r w:rsidRPr="00B11701">
        <w:rPr>
          <w:rFonts w:ascii="Aptos" w:hAnsi="Aptos" w:cs="Times New Roman"/>
          <w:color w:val="000000" w:themeColor="text1"/>
          <w:sz w:val="24"/>
          <w:szCs w:val="24"/>
        </w:rPr>
        <w:t>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ins w:id="226" w:author="Hugh Pritchard" w:date="2024-06-05T01:42:00Z" w16du:dateUtc="2024-06-04T23:42:00Z">
        <w:r w:rsidR="00897277">
          <w:rPr>
            <w:rFonts w:ascii="Aptos" w:hAnsi="Aptos" w:cs="Times New Roman"/>
            <w:color w:val="000000" w:themeColor="text1"/>
            <w:sz w:val="24"/>
            <w:szCs w:val="24"/>
          </w:rPr>
          <w:t xml:space="preserve"> (</w:t>
        </w:r>
        <w:commentRangeStart w:id="227"/>
        <w:r w:rsidR="00897277">
          <w:rPr>
            <w:rFonts w:ascii="Aptos" w:hAnsi="Aptos" w:cs="Times New Roman"/>
            <w:color w:val="000000" w:themeColor="text1"/>
            <w:sz w:val="24"/>
            <w:szCs w:val="24"/>
          </w:rPr>
          <w:t>BER</w:t>
        </w:r>
      </w:ins>
      <w:commentRangeEnd w:id="227"/>
      <w:ins w:id="228" w:author="Hugh Pritchard" w:date="2024-06-05T01:43:00Z" w16du:dateUtc="2024-06-04T23:43:00Z">
        <w:r w:rsidR="00897277">
          <w:rPr>
            <w:rStyle w:val="Refdecomentario"/>
          </w:rPr>
          <w:commentReference w:id="227"/>
        </w:r>
      </w:ins>
      <w:ins w:id="229" w:author="Hugh Pritchard" w:date="2024-06-05T01:42:00Z" w16du:dateUtc="2024-06-04T23:42:00Z">
        <w:r w:rsidR="00897277">
          <w:rPr>
            <w:rFonts w:ascii="Aptos" w:hAnsi="Aptos" w:cs="Times New Roman"/>
            <w:color w:val="000000" w:themeColor="text1"/>
            <w:sz w:val="24"/>
            <w:szCs w:val="24"/>
          </w:rPr>
          <w:t>)</w:t>
        </w:r>
      </w:ins>
      <w:r w:rsidRPr="00B11701">
        <w:rPr>
          <w:rFonts w:ascii="Aptos" w:hAnsi="Aptos" w:cs="Times New Roman"/>
          <w:color w:val="000000" w:themeColor="text1"/>
          <w:sz w:val="24"/>
          <w:szCs w:val="24"/>
        </w:rPr>
        <w:t>. For each site, the experiment finished when all population reached 100% radicle emergence (corresponding to E:E =1).</w:t>
      </w:r>
    </w:p>
    <w:p w14:paraId="1565040F" w14:textId="77777777" w:rsidR="009F1E7B" w:rsidRPr="00B11701" w:rsidRDefault="009F1E7B" w:rsidP="009F1E7B">
      <w:pPr>
        <w:shd w:val="clear" w:color="auto" w:fill="FFFFFF"/>
        <w:spacing w:before="120" w:after="120" w:line="360" w:lineRule="auto"/>
        <w:jc w:val="both"/>
        <w:rPr>
          <w:rFonts w:ascii="Aptos" w:hAnsi="Aptos" w:cs="Times New Roman"/>
          <w:color w:val="000000" w:themeColor="text1"/>
          <w:sz w:val="24"/>
          <w:szCs w:val="24"/>
        </w:rPr>
      </w:pPr>
    </w:p>
    <w:p w14:paraId="7767C869" w14:textId="77777777" w:rsidR="009F1E7B" w:rsidRPr="00B11701" w:rsidRDefault="009F1E7B" w:rsidP="009F1E7B">
      <w:pPr>
        <w:spacing w:before="120" w:after="120" w:line="360" w:lineRule="auto"/>
        <w:rPr>
          <w:rFonts w:ascii="Aptos" w:hAnsi="Aptos" w:cs="Times New Roman"/>
          <w:i/>
          <w:color w:val="000000" w:themeColor="text1"/>
          <w:sz w:val="24"/>
          <w:szCs w:val="24"/>
        </w:rPr>
      </w:pPr>
      <w:r w:rsidRPr="00B11701">
        <w:rPr>
          <w:rFonts w:ascii="Aptos" w:hAnsi="Aptos" w:cs="Times New Roman"/>
          <w:i/>
          <w:noProof/>
          <w:color w:val="000000" w:themeColor="text1"/>
          <w:sz w:val="24"/>
          <w:szCs w:val="24"/>
          <w:lang w:val="es-ES" w:eastAsia="es-ES"/>
        </w:rPr>
        <w:lastRenderedPageBreak/>
        <w:drawing>
          <wp:inline distT="0" distB="0" distL="0" distR="0" wp14:anchorId="50B02F67" wp14:editId="551C75B5">
            <wp:extent cx="6257925" cy="4486275"/>
            <wp:effectExtent l="0" t="0" r="0" b="0"/>
            <wp:docPr id="7" name="Immagine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Gráfico&#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57925" cy="4486275"/>
                    </a:xfrm>
                    <a:prstGeom prst="rect">
                      <a:avLst/>
                    </a:prstGeom>
                  </pic:spPr>
                </pic:pic>
              </a:graphicData>
            </a:graphic>
          </wp:inline>
        </w:drawing>
      </w:r>
    </w:p>
    <w:p w14:paraId="63806BB0" w14:textId="27D7D5AE" w:rsidR="009F1E7B" w:rsidRDefault="009F1E7B" w:rsidP="009F1E7B">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a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del w:id="230" w:author="Hugh Pritchard" w:date="2024-06-05T01:44:00Z" w16du:dateUtc="2024-06-04T23:44:00Z">
        <w:r w:rsidRPr="00B11701" w:rsidDel="00897277">
          <w:rPr>
            <w:rFonts w:ascii="Aptos" w:hAnsi="Aptos" w:cs="Times New Roman"/>
            <w:color w:val="000000" w:themeColor="text1"/>
            <w:sz w:val="24"/>
            <w:szCs w:val="24"/>
          </w:rPr>
          <w:delText>red</w:delText>
        </w:r>
      </w:del>
      <w:r w:rsidRPr="00B11701">
        <w:rPr>
          <w:rFonts w:ascii="Aptos" w:hAnsi="Aptos" w:cs="Times New Roman"/>
          <w:color w:val="000000" w:themeColor="text1"/>
          <w:sz w:val="24"/>
          <w:szCs w:val="24"/>
        </w:rPr>
        <w:t xml:space="preserve"> </w:t>
      </w:r>
      <w:ins w:id="231" w:author="Hugh Pritchard" w:date="2024-06-05T01:44:00Z" w16du:dateUtc="2024-06-04T23:44:00Z">
        <w:r w:rsidR="00897277">
          <w:rPr>
            <w:rFonts w:ascii="Aptos" w:hAnsi="Aptos" w:cs="Times New Roman"/>
            <w:color w:val="000000" w:themeColor="text1"/>
            <w:sz w:val="24"/>
            <w:szCs w:val="24"/>
          </w:rPr>
          <w:t xml:space="preserve">orange </w:t>
        </w:r>
      </w:ins>
      <w:r w:rsidRPr="00B11701">
        <w:rPr>
          <w:rFonts w:ascii="Aptos" w:hAnsi="Aptos" w:cs="Times New Roman"/>
          <w:color w:val="000000" w:themeColor="text1"/>
          <w:sz w:val="24"/>
          <w:szCs w:val="24"/>
        </w:rPr>
        <w:t>line) obtained from the model.</w:t>
      </w:r>
    </w:p>
    <w:p w14:paraId="2667D3B4" w14:textId="77777777" w:rsidR="009F1E7B" w:rsidRPr="00B11701" w:rsidRDefault="009F1E7B" w:rsidP="009F1E7B">
      <w:pPr>
        <w:spacing w:before="120" w:after="120" w:line="360" w:lineRule="auto"/>
        <w:jc w:val="both"/>
        <w:rPr>
          <w:rFonts w:ascii="Aptos" w:hAnsi="Aptos" w:cs="Times New Roman"/>
          <w:i/>
          <w:color w:val="000000" w:themeColor="text1"/>
          <w:sz w:val="24"/>
          <w:szCs w:val="24"/>
        </w:rPr>
      </w:pPr>
    </w:p>
    <w:p w14:paraId="6DE616B3" w14:textId="77777777" w:rsidR="009F1E7B" w:rsidRPr="00B11701" w:rsidRDefault="009F1E7B"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noProof/>
          <w:color w:val="000000" w:themeColor="text1"/>
          <w:sz w:val="24"/>
          <w:szCs w:val="24"/>
        </w:rPr>
        <w:lastRenderedPageBreak/>
        <w:drawing>
          <wp:inline distT="0" distB="0" distL="0" distR="0" wp14:anchorId="739C57FD" wp14:editId="48FF76B0">
            <wp:extent cx="5823284" cy="4489465"/>
            <wp:effectExtent l="0" t="0" r="6350" b="0"/>
            <wp:docPr id="526044246" name="Picture 1"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044246" name="Picture 1" descr="Gráfico&#10;&#10;Descripción generada automáticamente con confianza baj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25911" cy="4491490"/>
                    </a:xfrm>
                    <a:prstGeom prst="rect">
                      <a:avLst/>
                    </a:prstGeom>
                    <a:noFill/>
                  </pic:spPr>
                </pic:pic>
              </a:graphicData>
            </a:graphic>
          </wp:inline>
        </w:drawing>
      </w:r>
    </w:p>
    <w:p w14:paraId="7466CD48" w14:textId="2FED3AD7" w:rsidR="009F1E7B" w:rsidRPr="009F1E7B" w:rsidRDefault="009F1E7B" w:rsidP="00873C73">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sidR="00062ACC">
        <w:rPr>
          <w:rFonts w:ascii="Aptos" w:hAnsi="Aptos" w:cs="Times New Roman"/>
          <w:color w:val="000000" w:themeColor="text1"/>
          <w:sz w:val="24"/>
          <w:szCs w:val="24"/>
        </w:rPr>
        <w:t xml:space="preserve">the latitudinal distribution of </w:t>
      </w:r>
      <w:r w:rsidR="00062ACC" w:rsidRPr="00062ACC">
        <w:rPr>
          <w:rFonts w:ascii="Aptos" w:hAnsi="Aptos" w:cs="Times New Roman"/>
          <w:i/>
          <w:iCs/>
          <w:color w:val="000000" w:themeColor="text1"/>
          <w:sz w:val="24"/>
          <w:szCs w:val="24"/>
        </w:rPr>
        <w:t xml:space="preserve">Conopodium </w:t>
      </w:r>
      <w:commentRangeStart w:id="232"/>
      <w:r w:rsidR="00062ACC" w:rsidRPr="00062ACC">
        <w:rPr>
          <w:rFonts w:ascii="Aptos" w:hAnsi="Aptos" w:cs="Times New Roman"/>
          <w:i/>
          <w:iCs/>
          <w:color w:val="000000" w:themeColor="text1"/>
          <w:sz w:val="24"/>
          <w:szCs w:val="24"/>
        </w:rPr>
        <w:t>majus</w:t>
      </w:r>
      <w:commentRangeEnd w:id="232"/>
      <w:r w:rsidR="00CE0BA9">
        <w:rPr>
          <w:rStyle w:val="Refdecomentario"/>
        </w:rPr>
        <w:commentReference w:id="232"/>
      </w:r>
      <w:r w:rsidRPr="00B11701">
        <w:rPr>
          <w:rFonts w:ascii="Aptos" w:hAnsi="Aptos" w:cs="Times New Roman"/>
          <w:color w:val="000000" w:themeColor="text1"/>
          <w:sz w:val="24"/>
          <w:szCs w:val="24"/>
        </w:rPr>
        <w:t>.</w:t>
      </w:r>
    </w:p>
    <w:p w14:paraId="1397DECE" w14:textId="77777777" w:rsidR="009F1E7B" w:rsidRDefault="009F1E7B">
      <w:pPr>
        <w:rPr>
          <w:rFonts w:ascii="Aptos" w:hAnsi="Aptos" w:cs="Times New Roman"/>
          <w:b/>
          <w:sz w:val="24"/>
          <w:szCs w:val="24"/>
        </w:rPr>
      </w:pPr>
      <w:r>
        <w:rPr>
          <w:rFonts w:ascii="Aptos" w:hAnsi="Aptos" w:cs="Times New Roman"/>
          <w:b/>
          <w:sz w:val="24"/>
          <w:szCs w:val="24"/>
        </w:rPr>
        <w:br w:type="page"/>
      </w:r>
    </w:p>
    <w:p w14:paraId="36C3FBB8" w14:textId="608619C7" w:rsidR="00083E2E" w:rsidRPr="00EA392C" w:rsidRDefault="00873C73" w:rsidP="00873C73">
      <w:pPr>
        <w:spacing w:before="120" w:after="120" w:line="360" w:lineRule="auto"/>
        <w:rPr>
          <w:rFonts w:ascii="Aptos" w:hAnsi="Aptos" w:cs="Times New Roman"/>
          <w:b/>
          <w:sz w:val="24"/>
          <w:szCs w:val="24"/>
          <w:lang w:val="nl-NL"/>
        </w:rPr>
      </w:pPr>
      <w:r w:rsidRPr="00EA392C">
        <w:rPr>
          <w:rFonts w:ascii="Aptos" w:hAnsi="Aptos" w:cs="Times New Roman"/>
          <w:b/>
          <w:sz w:val="24"/>
          <w:szCs w:val="24"/>
          <w:lang w:val="nl-NL"/>
        </w:rPr>
        <w:lastRenderedPageBreak/>
        <w:t>BIBLIOGRAPHY</w:t>
      </w:r>
    </w:p>
    <w:p w14:paraId="56FED69B" w14:textId="77777777" w:rsidR="00C960F9" w:rsidRPr="00C960F9" w:rsidRDefault="00083E2E" w:rsidP="00C960F9">
      <w:pPr>
        <w:pStyle w:val="EndNoteBibliography"/>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C960F9" w:rsidRPr="00C960F9">
        <w:t xml:space="preserve">Allen, P. S., &amp; Meyer, S. E. (1998). Ecological aspects of seed dormancy loss. </w:t>
      </w:r>
      <w:r w:rsidR="00C960F9" w:rsidRPr="00C960F9">
        <w:rPr>
          <w:i/>
        </w:rPr>
        <w:t>Seed Science Research, 8</w:t>
      </w:r>
      <w:r w:rsidR="00C960F9" w:rsidRPr="00C960F9">
        <w:t xml:space="preserve">(2), 183-191. </w:t>
      </w:r>
    </w:p>
    <w:p w14:paraId="6D765645" w14:textId="77777777" w:rsidR="00C960F9" w:rsidRPr="00C960F9" w:rsidRDefault="00C960F9" w:rsidP="00C960F9">
      <w:pPr>
        <w:pStyle w:val="EndNoteBibliography"/>
        <w:spacing w:after="0"/>
      </w:pPr>
    </w:p>
    <w:p w14:paraId="5501D493" w14:textId="0BE2E596" w:rsidR="00C960F9" w:rsidRPr="00C960F9" w:rsidRDefault="00C960F9" w:rsidP="00C960F9">
      <w:pPr>
        <w:pStyle w:val="EndNoteBibliography"/>
        <w:ind w:left="720" w:hanging="720"/>
      </w:pPr>
      <w:r w:rsidRPr="00C960F9">
        <w:t xml:space="preserve">Baskin, C. C., Milberg, P., Andersson, L., &amp; Baskin, J. M. (2000). Deep complex morphophysiological dormancy in seeds of \textit{Anthriscus sylvestris} (Apiaceae). </w:t>
      </w:r>
      <w:r w:rsidRPr="00C960F9">
        <w:rPr>
          <w:i/>
        </w:rPr>
        <w:t>Flora, 195</w:t>
      </w:r>
      <w:r w:rsidRPr="00C960F9">
        <w:t xml:space="preserve">(3), 245-251. </w:t>
      </w:r>
      <w:hyperlink r:id="rId17" w:history="1">
        <w:r w:rsidRPr="00C960F9">
          <w:rPr>
            <w:rStyle w:val="Hipervnculo"/>
          </w:rPr>
          <w:t>https://doi.org/10.1016/S0367-2530(17)30977-5</w:t>
        </w:r>
      </w:hyperlink>
      <w:r w:rsidRPr="00C960F9">
        <w:t xml:space="preserve"> </w:t>
      </w:r>
    </w:p>
    <w:p w14:paraId="69771D8B" w14:textId="77777777" w:rsidR="00C960F9" w:rsidRPr="00C960F9" w:rsidRDefault="00C960F9" w:rsidP="00C960F9">
      <w:pPr>
        <w:pStyle w:val="EndNoteBibliography"/>
        <w:spacing w:after="0"/>
      </w:pPr>
    </w:p>
    <w:p w14:paraId="5DCA0E58" w14:textId="77777777" w:rsidR="00C960F9" w:rsidRPr="00C960F9" w:rsidRDefault="00C960F9" w:rsidP="00C960F9">
      <w:pPr>
        <w:pStyle w:val="EndNoteBibliography"/>
        <w:ind w:left="720" w:hanging="720"/>
      </w:pPr>
      <w:r w:rsidRPr="00C960F9">
        <w:t xml:space="preserve">Baskin, J. M., &amp; Baskin, C. C. (2004). A classification system for seed dormancy. </w:t>
      </w:r>
      <w:r w:rsidRPr="00C960F9">
        <w:rPr>
          <w:i/>
        </w:rPr>
        <w:t>Seed Science Research, 14</w:t>
      </w:r>
      <w:r w:rsidRPr="00C960F9">
        <w:t xml:space="preserve">, 1-16. </w:t>
      </w:r>
    </w:p>
    <w:p w14:paraId="15F75716" w14:textId="77777777" w:rsidR="00C960F9" w:rsidRPr="00C960F9" w:rsidRDefault="00C960F9" w:rsidP="00C960F9">
      <w:pPr>
        <w:pStyle w:val="EndNoteBibliography"/>
        <w:spacing w:after="0"/>
      </w:pPr>
    </w:p>
    <w:p w14:paraId="7AECB978" w14:textId="6D712347" w:rsidR="00C960F9" w:rsidRPr="00C960F9" w:rsidRDefault="00C960F9" w:rsidP="00C960F9">
      <w:pPr>
        <w:pStyle w:val="EndNoteBibliography"/>
        <w:ind w:left="720" w:hanging="720"/>
      </w:pPr>
      <w:r w:rsidRPr="00C960F9">
        <w:t xml:space="preserve">Blandino, C., Fernández-Pascual, E., Marin, M., Vernet, A., &amp; Pritchard, H. W. (2019). Seed ecology of the geophyte </w:t>
      </w:r>
      <w:r w:rsidRPr="00C960F9">
        <w:rPr>
          <w:i/>
        </w:rPr>
        <w:t>Conopodium majus</w:t>
      </w:r>
      <w:r w:rsidRPr="00C960F9">
        <w:t xml:space="preserve"> (Apiaceae), indicator species of ancient woodland understories and oligotrophic meadows. </w:t>
      </w:r>
      <w:r w:rsidRPr="00C960F9">
        <w:rPr>
          <w:i/>
        </w:rPr>
        <w:t>Plant Biology, 21</w:t>
      </w:r>
      <w:r w:rsidRPr="00C960F9">
        <w:t xml:space="preserve">(3), 487-497. </w:t>
      </w:r>
      <w:hyperlink r:id="rId18" w:history="1">
        <w:r w:rsidRPr="00C960F9">
          <w:rPr>
            <w:rStyle w:val="Hipervnculo"/>
          </w:rPr>
          <w:t>https://doi.org/https://doi.org/10.1111/plb.12872</w:t>
        </w:r>
      </w:hyperlink>
      <w:r w:rsidRPr="00C960F9">
        <w:t xml:space="preserve"> </w:t>
      </w:r>
    </w:p>
    <w:p w14:paraId="5FF83EA5" w14:textId="77777777" w:rsidR="00C960F9" w:rsidRPr="00C960F9" w:rsidRDefault="00C960F9" w:rsidP="00C960F9">
      <w:pPr>
        <w:pStyle w:val="EndNoteBibliography"/>
        <w:spacing w:after="0"/>
      </w:pPr>
    </w:p>
    <w:p w14:paraId="707F5ABA" w14:textId="77777777" w:rsidR="00C960F9" w:rsidRPr="00C960F9" w:rsidRDefault="00C960F9" w:rsidP="00C960F9">
      <w:pPr>
        <w:pStyle w:val="EndNoteBibliography"/>
        <w:ind w:left="720" w:hanging="720"/>
      </w:pPr>
      <w:r w:rsidRPr="00C960F9">
        <w:t xml:space="preserve">Bykova, O., Chuine, I., Morin, X., &amp; Higgins, S. I. (2012). Temperature dependence of the reproduction niche and its relevance for plant species distributions. </w:t>
      </w:r>
      <w:r w:rsidRPr="00C960F9">
        <w:rPr>
          <w:i/>
        </w:rPr>
        <w:t>Journal of Biogeography, 39</w:t>
      </w:r>
      <w:r w:rsidRPr="00C960F9">
        <w:t xml:space="preserve">(12), 2191-2200. </w:t>
      </w:r>
    </w:p>
    <w:p w14:paraId="072EA5E5" w14:textId="77777777" w:rsidR="00C960F9" w:rsidRPr="00C960F9" w:rsidRDefault="00C960F9" w:rsidP="00C960F9">
      <w:pPr>
        <w:pStyle w:val="EndNoteBibliography"/>
        <w:spacing w:after="0"/>
      </w:pPr>
    </w:p>
    <w:p w14:paraId="70632C0C" w14:textId="4186F61A" w:rsidR="00C960F9" w:rsidRPr="00C960F9" w:rsidRDefault="00C960F9" w:rsidP="00C960F9">
      <w:pPr>
        <w:pStyle w:val="EndNoteBibliography"/>
        <w:ind w:left="720" w:hanging="720"/>
      </w:pPr>
      <w:r w:rsidRPr="00C960F9">
        <w:t xml:space="preserve">Daws, M. I., Lydall, E., Chmielarz, P., Leprince, O., Matthews, S., Thanos, C. A., Pritchard, H. W., Matthews, S., Thanos, C. A., &amp; Pritchard, H. W. (2004). Developmental heat sum influences recalcitrant seed traits in Aesculus hippocastanum across Europe. </w:t>
      </w:r>
      <w:r w:rsidRPr="00C960F9">
        <w:rPr>
          <w:i/>
        </w:rPr>
        <w:t>New Phytologist, 162</w:t>
      </w:r>
      <w:r w:rsidRPr="00C960F9">
        <w:t xml:space="preserve">(1), 157-166. </w:t>
      </w:r>
      <w:hyperlink r:id="rId19" w:history="1">
        <w:r w:rsidRPr="00C960F9">
          <w:rPr>
            <w:rStyle w:val="Hipervnculo"/>
          </w:rPr>
          <w:t>https://doi.org/10.1111/j.1469-8137.2004.01012.x</w:t>
        </w:r>
      </w:hyperlink>
      <w:r w:rsidRPr="00C960F9">
        <w:t xml:space="preserve"> </w:t>
      </w:r>
    </w:p>
    <w:p w14:paraId="6A74B605" w14:textId="77777777" w:rsidR="00C960F9" w:rsidRPr="00C960F9" w:rsidRDefault="00C960F9" w:rsidP="00C960F9">
      <w:pPr>
        <w:pStyle w:val="EndNoteBibliography"/>
        <w:spacing w:after="0"/>
      </w:pPr>
    </w:p>
    <w:p w14:paraId="401C4B28" w14:textId="0D8BCAAF" w:rsidR="00C960F9" w:rsidRPr="00C960F9" w:rsidRDefault="00C960F9" w:rsidP="00C960F9">
      <w:pPr>
        <w:pStyle w:val="EndNoteBibliography"/>
        <w:ind w:left="720" w:hanging="720"/>
      </w:pPr>
      <w:r w:rsidRPr="00C960F9">
        <w:t xml:space="preserve">Dürr, C., Dickie, J. B., Yang, X. Y., &amp; Pritchard, H. W. (2015). Ranges of critical temperature and water potential values for the germination of species worldwide: contribution to a seed trait database. </w:t>
      </w:r>
      <w:r w:rsidRPr="00C960F9">
        <w:rPr>
          <w:i/>
        </w:rPr>
        <w:t>Agricultural and Forest Meteorology, 200</w:t>
      </w:r>
      <w:r w:rsidRPr="00C960F9">
        <w:t xml:space="preserve">, 222-232. </w:t>
      </w:r>
      <w:hyperlink r:id="rId20" w:history="1">
        <w:r w:rsidRPr="00C960F9">
          <w:rPr>
            <w:rStyle w:val="Hipervnculo"/>
          </w:rPr>
          <w:t>https://doi.org/10.1016/j.agrformet.2014.09.024</w:t>
        </w:r>
      </w:hyperlink>
      <w:r w:rsidRPr="00C960F9">
        <w:t xml:space="preserve"> </w:t>
      </w:r>
    </w:p>
    <w:p w14:paraId="6CDB71B3" w14:textId="77777777" w:rsidR="00C960F9" w:rsidRPr="00C960F9" w:rsidRDefault="00C960F9" w:rsidP="00C960F9">
      <w:pPr>
        <w:pStyle w:val="EndNoteBibliography"/>
        <w:spacing w:after="0"/>
      </w:pPr>
    </w:p>
    <w:p w14:paraId="694D03D5" w14:textId="52D5B7B1" w:rsidR="00C960F9" w:rsidRPr="00C960F9" w:rsidRDefault="00C960F9" w:rsidP="00C960F9">
      <w:pPr>
        <w:pStyle w:val="EndNoteBibliography"/>
        <w:ind w:left="720" w:hanging="720"/>
      </w:pPr>
      <w:r w:rsidRPr="00C960F9">
        <w:t xml:space="preserve">ELLIS, R. H., COVELL, S., ROBERTS, E. H., &amp; SUMMERFIELD, R. J. (1986). The Influence of Temperature on Seed Germination Rate in Grain Legumes: II. INTRASPECIFIC VARIATION IN CHICKPEA (Cicer arietinum L.) AT CONSTANT TEMPERATURES. </w:t>
      </w:r>
      <w:r w:rsidRPr="00C960F9">
        <w:rPr>
          <w:i/>
        </w:rPr>
        <w:t>Journal of Experimental Botany, 37</w:t>
      </w:r>
      <w:r w:rsidRPr="00C960F9">
        <w:t xml:space="preserve">(10), 1503-1515. </w:t>
      </w:r>
      <w:hyperlink r:id="rId21" w:history="1">
        <w:r w:rsidRPr="00C960F9">
          <w:rPr>
            <w:rStyle w:val="Hipervnculo"/>
          </w:rPr>
          <w:t>https://doi.org/10.1093/jxb/37.10.1503</w:t>
        </w:r>
      </w:hyperlink>
      <w:r w:rsidRPr="00C960F9">
        <w:t xml:space="preserve"> </w:t>
      </w:r>
    </w:p>
    <w:p w14:paraId="66FFCE19" w14:textId="77777777" w:rsidR="00C960F9" w:rsidRPr="00C960F9" w:rsidRDefault="00C960F9" w:rsidP="00C960F9">
      <w:pPr>
        <w:pStyle w:val="EndNoteBibliography"/>
        <w:spacing w:after="0"/>
      </w:pPr>
    </w:p>
    <w:p w14:paraId="677C2F64" w14:textId="706264D3" w:rsidR="00C960F9" w:rsidRPr="00C960F9" w:rsidRDefault="00C960F9" w:rsidP="00C960F9">
      <w:pPr>
        <w:pStyle w:val="EndNoteBibliography"/>
        <w:ind w:left="720" w:hanging="720"/>
      </w:pPr>
      <w:r w:rsidRPr="00C960F9">
        <w:t xml:space="preserve">Fernández-Pascual, E., Jiménez-Alfaro, B., &amp; Bueno, A. (2017, Jan). Comparative seed germination traits in alpine and subalpine grasslands: higher elevations are associated with warmer germination temperatures [Article]. </w:t>
      </w:r>
      <w:r w:rsidRPr="00C960F9">
        <w:rPr>
          <w:i/>
        </w:rPr>
        <w:t>Plant Biology, 19</w:t>
      </w:r>
      <w:r w:rsidRPr="00C960F9">
        <w:t xml:space="preserve">(1), 32-40. </w:t>
      </w:r>
      <w:hyperlink r:id="rId22" w:history="1">
        <w:r w:rsidRPr="00C960F9">
          <w:rPr>
            <w:rStyle w:val="Hipervnculo"/>
          </w:rPr>
          <w:t>https://doi.org/10.1111/plb.12472</w:t>
        </w:r>
      </w:hyperlink>
      <w:r w:rsidRPr="00C960F9">
        <w:t xml:space="preserve"> </w:t>
      </w:r>
    </w:p>
    <w:p w14:paraId="17CE7549" w14:textId="77777777" w:rsidR="00C960F9" w:rsidRPr="00C960F9" w:rsidRDefault="00C960F9" w:rsidP="00C960F9">
      <w:pPr>
        <w:pStyle w:val="EndNoteBibliography"/>
        <w:spacing w:after="0"/>
      </w:pPr>
    </w:p>
    <w:p w14:paraId="18F0A30C" w14:textId="474E12A7" w:rsidR="00C960F9" w:rsidRPr="00C960F9" w:rsidRDefault="00C960F9" w:rsidP="00C960F9">
      <w:pPr>
        <w:pStyle w:val="EndNoteBibliography"/>
        <w:ind w:left="720" w:hanging="720"/>
      </w:pPr>
      <w:r w:rsidRPr="00C960F9">
        <w:t xml:space="preserve">Fernández-Pascual, E., Jiménez-Alfaro, B., Caujapé-Castells, J., Jaén-Molina, R., &amp; Díaz, T. E. (2013, Sep). A local dormancy cline is related to the seed maturation environment, population genetic composition and climate [Article]. </w:t>
      </w:r>
      <w:r w:rsidRPr="00C960F9">
        <w:rPr>
          <w:i/>
        </w:rPr>
        <w:t>Annals of Botany, 112</w:t>
      </w:r>
      <w:r w:rsidRPr="00C960F9">
        <w:t xml:space="preserve">(5), 937-945. </w:t>
      </w:r>
      <w:hyperlink r:id="rId23" w:history="1">
        <w:r w:rsidRPr="00C960F9">
          <w:rPr>
            <w:rStyle w:val="Hipervnculo"/>
          </w:rPr>
          <w:t>https://doi.org/10.1093/aob/mct154</w:t>
        </w:r>
      </w:hyperlink>
      <w:r w:rsidRPr="00C960F9">
        <w:t xml:space="preserve"> </w:t>
      </w:r>
    </w:p>
    <w:p w14:paraId="74801426" w14:textId="77777777" w:rsidR="00C960F9" w:rsidRPr="00C960F9" w:rsidRDefault="00C960F9" w:rsidP="00C960F9">
      <w:pPr>
        <w:pStyle w:val="EndNoteBibliography"/>
        <w:spacing w:after="0"/>
      </w:pPr>
    </w:p>
    <w:p w14:paraId="2ABE0081" w14:textId="547AA8D0" w:rsidR="00C960F9" w:rsidRPr="00C960F9" w:rsidRDefault="00C960F9" w:rsidP="00C960F9">
      <w:pPr>
        <w:pStyle w:val="EndNoteBibliography"/>
        <w:ind w:left="720" w:hanging="720"/>
      </w:pPr>
      <w:r w:rsidRPr="00C960F9">
        <w:t xml:space="preserve">Fernández-Pascual, E., Mattana, E., &amp; Pritchard, H. W. (2019, Apr). Seeds of future past: climate change and the thermal memory of plant reproductive traits [Review]. </w:t>
      </w:r>
      <w:r w:rsidRPr="00C960F9">
        <w:rPr>
          <w:i/>
        </w:rPr>
        <w:t>Biological Reviews, 94</w:t>
      </w:r>
      <w:r w:rsidRPr="00C960F9">
        <w:t xml:space="preserve">(2), 439-456. </w:t>
      </w:r>
      <w:hyperlink r:id="rId24" w:history="1">
        <w:r w:rsidRPr="00C960F9">
          <w:rPr>
            <w:rStyle w:val="Hipervnculo"/>
          </w:rPr>
          <w:t>https://doi.org/10.1111/brv.12461</w:t>
        </w:r>
      </w:hyperlink>
      <w:r w:rsidRPr="00C960F9">
        <w:t xml:space="preserve"> </w:t>
      </w:r>
    </w:p>
    <w:p w14:paraId="1045334D" w14:textId="77777777" w:rsidR="00C960F9" w:rsidRPr="00C960F9" w:rsidRDefault="00C960F9" w:rsidP="00C960F9">
      <w:pPr>
        <w:pStyle w:val="EndNoteBibliography"/>
        <w:spacing w:after="0"/>
      </w:pPr>
    </w:p>
    <w:p w14:paraId="3C343CA0" w14:textId="4C3B393F" w:rsidR="00C960F9" w:rsidRPr="00C960F9" w:rsidRDefault="00C960F9" w:rsidP="00C960F9">
      <w:pPr>
        <w:pStyle w:val="EndNoteBibliography"/>
        <w:ind w:left="720" w:hanging="720"/>
      </w:pPr>
      <w:r w:rsidRPr="00C960F9">
        <w:t xml:space="preserve">Fick, S. E., &amp; Hijmans, R. J. (2017). WorldClim 2: new 1-km spatial resolution climate surfaces for global land areas. </w:t>
      </w:r>
      <w:r w:rsidRPr="00C960F9">
        <w:rPr>
          <w:i/>
        </w:rPr>
        <w:t>International Journal of Climatology, 37</w:t>
      </w:r>
      <w:r w:rsidRPr="00C960F9">
        <w:t xml:space="preserve">(12), 4302-4315. </w:t>
      </w:r>
      <w:hyperlink r:id="rId25" w:history="1">
        <w:r w:rsidRPr="00C960F9">
          <w:rPr>
            <w:rStyle w:val="Hipervnculo"/>
          </w:rPr>
          <w:t>https://doi.org/https://doi.org/10.1002/joc.5086</w:t>
        </w:r>
      </w:hyperlink>
      <w:r w:rsidRPr="00C960F9">
        <w:t xml:space="preserve"> </w:t>
      </w:r>
    </w:p>
    <w:p w14:paraId="049BC1CA" w14:textId="77777777" w:rsidR="00C960F9" w:rsidRPr="00C960F9" w:rsidRDefault="00C960F9" w:rsidP="00C960F9">
      <w:pPr>
        <w:pStyle w:val="EndNoteBibliography"/>
        <w:spacing w:after="0"/>
      </w:pPr>
    </w:p>
    <w:p w14:paraId="546C1245" w14:textId="5ED6BB82" w:rsidR="00C960F9" w:rsidRPr="00C960F9" w:rsidRDefault="00C960F9" w:rsidP="00C960F9">
      <w:pPr>
        <w:pStyle w:val="EndNoteBibliography"/>
        <w:ind w:left="720" w:hanging="720"/>
      </w:pPr>
      <w:r w:rsidRPr="00C960F9">
        <w:t xml:space="preserve">Hardegree, S. P. (2006). Predicting germination response to temperature. I. Cardinal-temperature models and subpopulation-specific regression. </w:t>
      </w:r>
      <w:r w:rsidRPr="00C960F9">
        <w:rPr>
          <w:i/>
        </w:rPr>
        <w:t>Annals of Botany, 97</w:t>
      </w:r>
      <w:r w:rsidRPr="00C960F9">
        <w:t xml:space="preserve">(6), 1115-1125. </w:t>
      </w:r>
      <w:hyperlink r:id="rId26" w:history="1">
        <w:r w:rsidRPr="00C960F9">
          <w:rPr>
            <w:rStyle w:val="Hipervnculo"/>
          </w:rPr>
          <w:t>https://doi.org/10.1093/aob/mcl071</w:t>
        </w:r>
      </w:hyperlink>
      <w:r w:rsidRPr="00C960F9">
        <w:t xml:space="preserve"> </w:t>
      </w:r>
    </w:p>
    <w:p w14:paraId="66D705CF" w14:textId="77777777" w:rsidR="00C960F9" w:rsidRPr="00C960F9" w:rsidRDefault="00C960F9" w:rsidP="00C960F9">
      <w:pPr>
        <w:pStyle w:val="EndNoteBibliography"/>
        <w:spacing w:after="0"/>
      </w:pPr>
    </w:p>
    <w:p w14:paraId="7B135784" w14:textId="5EFE41D8" w:rsidR="00C960F9" w:rsidRPr="00C960F9" w:rsidRDefault="00C960F9" w:rsidP="00C960F9">
      <w:pPr>
        <w:pStyle w:val="EndNoteBibliography"/>
        <w:ind w:left="720" w:hanging="720"/>
      </w:pPr>
      <w:r w:rsidRPr="00C960F9">
        <w:t xml:space="preserve">Lamont, B. B., &amp; Pausas, J. G. (2023). Seed dormancy revisited: Dormancy-release pathways and environmental interactions. </w:t>
      </w:r>
      <w:r w:rsidRPr="00C960F9">
        <w:rPr>
          <w:i/>
        </w:rPr>
        <w:t>Functional Ecology, 37</w:t>
      </w:r>
      <w:r w:rsidRPr="00C960F9">
        <w:t xml:space="preserve">(4), 1106-1125. </w:t>
      </w:r>
      <w:hyperlink r:id="rId27" w:history="1">
        <w:r w:rsidRPr="00C960F9">
          <w:rPr>
            <w:rStyle w:val="Hipervnculo"/>
          </w:rPr>
          <w:t>https://doi.org/https://doi.org/10.1111/1365-2435.14269</w:t>
        </w:r>
      </w:hyperlink>
      <w:r w:rsidRPr="00C960F9">
        <w:t xml:space="preserve"> </w:t>
      </w:r>
    </w:p>
    <w:p w14:paraId="252CF1D5" w14:textId="77777777" w:rsidR="00C960F9" w:rsidRPr="00C960F9" w:rsidRDefault="00C960F9" w:rsidP="00C960F9">
      <w:pPr>
        <w:pStyle w:val="EndNoteBibliography"/>
        <w:spacing w:after="0"/>
      </w:pPr>
    </w:p>
    <w:p w14:paraId="475ADEBD" w14:textId="77777777" w:rsidR="00C960F9" w:rsidRPr="00C960F9" w:rsidRDefault="00C960F9" w:rsidP="00C960F9">
      <w:pPr>
        <w:pStyle w:val="EndNoteBibliography"/>
        <w:ind w:left="720" w:hanging="720"/>
      </w:pPr>
      <w:r w:rsidRPr="00C960F9">
        <w:t xml:space="preserve">Martin, A. C. (1946). The comparative internal morphology of seeds. </w:t>
      </w:r>
      <w:r w:rsidRPr="00C960F9">
        <w:rPr>
          <w:i/>
        </w:rPr>
        <w:t>The American Midland Naturalist, 36</w:t>
      </w:r>
      <w:r w:rsidRPr="00C960F9">
        <w:t xml:space="preserve">, 513-660. </w:t>
      </w:r>
    </w:p>
    <w:p w14:paraId="545CA45A" w14:textId="77777777" w:rsidR="00C960F9" w:rsidRPr="00C960F9" w:rsidRDefault="00C960F9" w:rsidP="00C960F9">
      <w:pPr>
        <w:pStyle w:val="EndNoteBibliography"/>
        <w:spacing w:after="0"/>
      </w:pPr>
    </w:p>
    <w:p w14:paraId="5A61A3C2" w14:textId="19862C14" w:rsidR="00C960F9" w:rsidRPr="00C960F9" w:rsidRDefault="00C960F9" w:rsidP="00C960F9">
      <w:pPr>
        <w:pStyle w:val="EndNoteBibliography"/>
        <w:ind w:left="720" w:hanging="720"/>
      </w:pPr>
      <w:r w:rsidRPr="00C960F9">
        <w:t xml:space="preserve">Mondoni, A., Probert, R., Rossi, G., Hay, F., &amp; Bonomi, C. (2008, Dec). Habitat-correlated seed germination behaviour in populations of wood anemone (Anemone nemorosa L.) from northern Italy. </w:t>
      </w:r>
      <w:r w:rsidRPr="00C960F9">
        <w:rPr>
          <w:i/>
        </w:rPr>
        <w:t>Seed Science Research, 18</w:t>
      </w:r>
      <w:r w:rsidRPr="00C960F9">
        <w:t xml:space="preserve">(4), 213-222. </w:t>
      </w:r>
      <w:hyperlink r:id="rId28" w:history="1">
        <w:r w:rsidRPr="00C960F9">
          <w:rPr>
            <w:rStyle w:val="Hipervnculo"/>
          </w:rPr>
          <w:t>https://doi.org/10.1017/s0960258508084997</w:t>
        </w:r>
      </w:hyperlink>
      <w:r w:rsidRPr="00C960F9">
        <w:t xml:space="preserve"> </w:t>
      </w:r>
    </w:p>
    <w:p w14:paraId="5C58A0B7" w14:textId="77777777" w:rsidR="00C960F9" w:rsidRPr="00C960F9" w:rsidRDefault="00C960F9" w:rsidP="00C960F9">
      <w:pPr>
        <w:pStyle w:val="EndNoteBibliography"/>
        <w:spacing w:after="0"/>
      </w:pPr>
    </w:p>
    <w:p w14:paraId="44319714" w14:textId="4C2E01CD" w:rsidR="00C960F9" w:rsidRPr="00C960F9" w:rsidRDefault="00C960F9" w:rsidP="00C960F9">
      <w:pPr>
        <w:pStyle w:val="EndNoteBibliography"/>
        <w:ind w:left="720" w:hanging="720"/>
      </w:pPr>
      <w:r w:rsidRPr="00C960F9">
        <w:t xml:space="preserve">Orrù, M., Mattana, E., Pritchard, H. W., &amp; Bacchetta, G. (2012). Thermal thresholds as predictors of seed dormancy release and germination timing: altitude-related risks from climate warming for the wild grapevine Vitis vinifera subsp sylvestris. </w:t>
      </w:r>
      <w:r w:rsidRPr="00C960F9">
        <w:rPr>
          <w:i/>
        </w:rPr>
        <w:t>Annals of Botany, 110</w:t>
      </w:r>
      <w:r w:rsidRPr="00C960F9">
        <w:t xml:space="preserve">(8), 1651-1660. </w:t>
      </w:r>
      <w:hyperlink r:id="rId29" w:history="1">
        <w:r w:rsidRPr="00C960F9">
          <w:rPr>
            <w:rStyle w:val="Hipervnculo"/>
          </w:rPr>
          <w:t>https://doi.org/10.1093/aob/mcs218</w:t>
        </w:r>
      </w:hyperlink>
      <w:r w:rsidRPr="00C960F9">
        <w:t xml:space="preserve"> </w:t>
      </w:r>
    </w:p>
    <w:p w14:paraId="1CB5077D" w14:textId="77777777" w:rsidR="00C960F9" w:rsidRPr="00C960F9" w:rsidRDefault="00C960F9" w:rsidP="00C960F9">
      <w:pPr>
        <w:pStyle w:val="EndNoteBibliography"/>
        <w:spacing w:after="0"/>
      </w:pPr>
    </w:p>
    <w:p w14:paraId="34944EE9" w14:textId="7120FA8A" w:rsidR="00C960F9" w:rsidRPr="00C960F9" w:rsidRDefault="00C960F9" w:rsidP="00C960F9">
      <w:pPr>
        <w:pStyle w:val="EndNoteBibliography"/>
        <w:ind w:left="720" w:hanging="720"/>
      </w:pPr>
      <w:r w:rsidRPr="00C960F9">
        <w:t xml:space="preserve">Pausas, J. G., Lamont, B. B., Keeley, J. E., &amp; Bond, W. J. (2022). Bet-hedging and best-bet strategies shape seed dormancy. </w:t>
      </w:r>
      <w:r w:rsidRPr="00C960F9">
        <w:rPr>
          <w:i/>
        </w:rPr>
        <w:t>New Phytologist, 236</w:t>
      </w:r>
      <w:r w:rsidRPr="00C960F9">
        <w:t xml:space="preserve">(4), 1232-1236. </w:t>
      </w:r>
      <w:hyperlink r:id="rId30" w:history="1">
        <w:r w:rsidRPr="00C960F9">
          <w:rPr>
            <w:rStyle w:val="Hipervnculo"/>
          </w:rPr>
          <w:t>https://doi.org/https://doi.org/10.1111/nph.18436</w:t>
        </w:r>
      </w:hyperlink>
      <w:r w:rsidRPr="00C960F9">
        <w:t xml:space="preserve"> </w:t>
      </w:r>
    </w:p>
    <w:p w14:paraId="08C16DEF" w14:textId="77777777" w:rsidR="00C960F9" w:rsidRPr="00C960F9" w:rsidRDefault="00C960F9" w:rsidP="00C960F9">
      <w:pPr>
        <w:pStyle w:val="EndNoteBibliography"/>
        <w:spacing w:after="0"/>
      </w:pPr>
    </w:p>
    <w:p w14:paraId="536BD96B" w14:textId="2188F802" w:rsidR="00C960F9" w:rsidRPr="00C960F9" w:rsidRDefault="00C960F9" w:rsidP="00C960F9">
      <w:pPr>
        <w:pStyle w:val="EndNoteBibliography"/>
        <w:ind w:left="720" w:hanging="720"/>
      </w:pPr>
      <w:r w:rsidRPr="00C960F9">
        <w:t xml:space="preserve">Phartyal, S. S., Kondo, T., Baskin, J. M., &amp; Baskin, C. C. (2009, Jun). Temperature requirements differ for the two stages of seed dormancy break in Aegopodium podagraria (Apiaceae), a species with deep complex morphophysiological dormancy. </w:t>
      </w:r>
      <w:r w:rsidRPr="00C960F9">
        <w:rPr>
          <w:i/>
        </w:rPr>
        <w:t>Am J Bot, 96</w:t>
      </w:r>
      <w:r w:rsidRPr="00C960F9">
        <w:t xml:space="preserve">(6), 1086-1095. </w:t>
      </w:r>
      <w:hyperlink r:id="rId31" w:history="1">
        <w:r w:rsidRPr="00C960F9">
          <w:rPr>
            <w:rStyle w:val="Hipervnculo"/>
          </w:rPr>
          <w:t>https://doi.org/10.3732/ajb.0800379</w:t>
        </w:r>
      </w:hyperlink>
      <w:r w:rsidRPr="00C960F9">
        <w:t xml:space="preserve"> </w:t>
      </w:r>
    </w:p>
    <w:p w14:paraId="427F4506" w14:textId="77777777" w:rsidR="00C960F9" w:rsidRPr="00C960F9" w:rsidRDefault="00C960F9" w:rsidP="00C960F9">
      <w:pPr>
        <w:pStyle w:val="EndNoteBibliography"/>
        <w:spacing w:after="0"/>
      </w:pPr>
    </w:p>
    <w:p w14:paraId="57C44F25" w14:textId="51025728" w:rsidR="00C960F9" w:rsidRPr="00C960F9" w:rsidRDefault="00C960F9" w:rsidP="00C960F9">
      <w:pPr>
        <w:pStyle w:val="EndNoteBibliography"/>
        <w:ind w:left="720" w:hanging="720"/>
      </w:pPr>
      <w:r w:rsidRPr="00C960F9">
        <w:t xml:space="preserve">Porceddu, M., Mattana, E., Pritchard, H. W., &amp; Bacchetta, G. (2017). Dissecting seed dormancy and germination in Aquilegia barbaricina, through thermal kinetics of embryo growth. </w:t>
      </w:r>
      <w:r w:rsidRPr="00C960F9">
        <w:rPr>
          <w:i/>
        </w:rPr>
        <w:t>Plant Biology, 19</w:t>
      </w:r>
      <w:r w:rsidRPr="00C960F9">
        <w:t xml:space="preserve">(6), 983-993. </w:t>
      </w:r>
      <w:hyperlink r:id="rId32" w:history="1">
        <w:r w:rsidRPr="00C960F9">
          <w:rPr>
            <w:rStyle w:val="Hipervnculo"/>
          </w:rPr>
          <w:t>https://doi.org/10.1111/plb.12610</w:t>
        </w:r>
      </w:hyperlink>
      <w:r w:rsidRPr="00C960F9">
        <w:t xml:space="preserve"> </w:t>
      </w:r>
    </w:p>
    <w:p w14:paraId="7669DA9B" w14:textId="77777777" w:rsidR="00C960F9" w:rsidRPr="00C960F9" w:rsidRDefault="00C960F9" w:rsidP="00C960F9">
      <w:pPr>
        <w:pStyle w:val="EndNoteBibliography"/>
        <w:spacing w:after="0"/>
      </w:pPr>
    </w:p>
    <w:p w14:paraId="575E266F" w14:textId="0DEAB3E6" w:rsidR="00C960F9" w:rsidRPr="00C960F9" w:rsidRDefault="00C960F9" w:rsidP="00C960F9">
      <w:pPr>
        <w:pStyle w:val="EndNoteBibliography"/>
        <w:ind w:left="720" w:hanging="720"/>
      </w:pPr>
      <w:r w:rsidRPr="00C960F9">
        <w:t xml:space="preserve">Rosbakh, S., &amp; Poschlod, P. (2015). Initial temperature of seed germination as related to species occurrence along a temperature gradient. </w:t>
      </w:r>
      <w:r w:rsidRPr="00C960F9">
        <w:rPr>
          <w:i/>
        </w:rPr>
        <w:t>Functional Ecology, 29</w:t>
      </w:r>
      <w:r w:rsidRPr="00C960F9">
        <w:t xml:space="preserve">(1), 5-14. </w:t>
      </w:r>
      <w:hyperlink r:id="rId33" w:history="1">
        <w:r w:rsidRPr="00C960F9">
          <w:rPr>
            <w:rStyle w:val="Hipervnculo"/>
          </w:rPr>
          <w:t>https://doi.org/10.1111/1365-2435.12304</w:t>
        </w:r>
      </w:hyperlink>
      <w:r w:rsidRPr="00C960F9">
        <w:t xml:space="preserve"> </w:t>
      </w:r>
    </w:p>
    <w:p w14:paraId="499B4565" w14:textId="77777777" w:rsidR="00C960F9" w:rsidRPr="00C960F9" w:rsidRDefault="00C960F9" w:rsidP="00C960F9">
      <w:pPr>
        <w:pStyle w:val="EndNoteBibliography"/>
        <w:spacing w:after="0"/>
      </w:pPr>
    </w:p>
    <w:p w14:paraId="3942B08A" w14:textId="6BAE3B2A" w:rsidR="00C960F9" w:rsidRPr="00C960F9" w:rsidRDefault="00C960F9" w:rsidP="00C960F9">
      <w:pPr>
        <w:pStyle w:val="EndNoteBibliography"/>
        <w:ind w:left="720" w:hanging="720"/>
      </w:pPr>
      <w:r w:rsidRPr="00C960F9">
        <w:t xml:space="preserve">STOKES, P. (1953). A Physiological Study of Embryo Development in Heracleum sphondylium L.: III. The Effect of Temperature on Metabolism1. </w:t>
      </w:r>
      <w:r w:rsidRPr="00C960F9">
        <w:rPr>
          <w:i/>
        </w:rPr>
        <w:t>Annals of Botany, 17</w:t>
      </w:r>
      <w:r w:rsidRPr="00C960F9">
        <w:t xml:space="preserve">(1), 157-174. </w:t>
      </w:r>
      <w:hyperlink r:id="rId34" w:history="1">
        <w:r w:rsidRPr="00C960F9">
          <w:rPr>
            <w:rStyle w:val="Hipervnculo"/>
          </w:rPr>
          <w:t>https://doi.org/10.1093/oxfordjournals.aob.a083338</w:t>
        </w:r>
      </w:hyperlink>
      <w:r w:rsidRPr="00C960F9">
        <w:t xml:space="preserve"> </w:t>
      </w:r>
    </w:p>
    <w:p w14:paraId="6ECDDE9F" w14:textId="77777777" w:rsidR="00C960F9" w:rsidRPr="00C960F9" w:rsidRDefault="00C960F9" w:rsidP="00C960F9">
      <w:pPr>
        <w:pStyle w:val="EndNoteBibliography"/>
        <w:spacing w:after="0"/>
      </w:pPr>
    </w:p>
    <w:p w14:paraId="0C56F71A" w14:textId="77777777" w:rsidR="00C960F9" w:rsidRPr="00C960F9" w:rsidRDefault="00C960F9" w:rsidP="00C960F9">
      <w:pPr>
        <w:pStyle w:val="EndNoteBibliography"/>
        <w:ind w:left="720" w:hanging="720"/>
      </w:pPr>
      <w:r w:rsidRPr="00C960F9">
        <w:lastRenderedPageBreak/>
        <w:t xml:space="preserve">Tutin, T. G., Heywood, V. H., Burges, N. A., Moore, D. M., Valentine, D. H., Walters, S. M., &amp; Webb, D. A. (1968). </w:t>
      </w:r>
      <w:r w:rsidRPr="00C960F9">
        <w:rPr>
          <w:i/>
        </w:rPr>
        <w:t>Flora Europaea. Volume 2. Rosaceae to Umbelliferae.</w:t>
      </w:r>
      <w:r w:rsidRPr="00C960F9">
        <w:t xml:space="preserve"> Cambridge University Press. </w:t>
      </w:r>
    </w:p>
    <w:p w14:paraId="131CE569" w14:textId="77777777" w:rsidR="00C960F9" w:rsidRPr="00C960F9" w:rsidRDefault="00C960F9" w:rsidP="00C960F9">
      <w:pPr>
        <w:pStyle w:val="EndNoteBibliography"/>
        <w:spacing w:after="0"/>
      </w:pPr>
    </w:p>
    <w:p w14:paraId="217A035A" w14:textId="5008DA4C" w:rsidR="00C960F9" w:rsidRPr="00C960F9" w:rsidRDefault="00C960F9" w:rsidP="00C960F9">
      <w:pPr>
        <w:pStyle w:val="EndNoteBibliography"/>
        <w:ind w:left="720" w:hanging="720"/>
      </w:pPr>
      <w:r w:rsidRPr="00C960F9">
        <w:t xml:space="preserve">Vandelook, F., Bolle, N., &amp; Van Assche, J. A. (2007). Seed Dormancy and Germination of the European Chaerophyllum temulum (Apiaceae), a Member of a Trans-Atlantic Genus. </w:t>
      </w:r>
      <w:r w:rsidRPr="00C960F9">
        <w:rPr>
          <w:i/>
        </w:rPr>
        <w:t>Annals of Botany, 100</w:t>
      </w:r>
      <w:r w:rsidRPr="00C960F9">
        <w:t xml:space="preserve">(2), 233-239. </w:t>
      </w:r>
      <w:hyperlink r:id="rId35" w:history="1">
        <w:r w:rsidRPr="00C960F9">
          <w:rPr>
            <w:rStyle w:val="Hipervnculo"/>
          </w:rPr>
          <w:t>https://doi.org/10.1093/aob/mcm090</w:t>
        </w:r>
      </w:hyperlink>
      <w:r w:rsidRPr="00C960F9">
        <w:t xml:space="preserve"> </w:t>
      </w:r>
    </w:p>
    <w:p w14:paraId="7083971C" w14:textId="77777777" w:rsidR="00C960F9" w:rsidRPr="00C960F9" w:rsidRDefault="00C960F9" w:rsidP="00C960F9">
      <w:pPr>
        <w:pStyle w:val="EndNoteBibliography"/>
        <w:spacing w:after="0"/>
      </w:pPr>
    </w:p>
    <w:p w14:paraId="29D5E15B" w14:textId="2FDEA8C7" w:rsidR="00C960F9" w:rsidRPr="00C960F9" w:rsidRDefault="00C960F9" w:rsidP="00C960F9">
      <w:pPr>
        <w:pStyle w:val="EndNoteBibliography"/>
        <w:ind w:left="720" w:hanging="720"/>
      </w:pPr>
      <w:r w:rsidRPr="00C960F9">
        <w:t xml:space="preserve">Vandelook, F., Bolle, N., &amp; Van Assche, J. A. (2009, Jun). Morphological and physiological dormancy in seeds of Aegopodium podagraria (Apiaceae) broken successively during cold stratification. </w:t>
      </w:r>
      <w:r w:rsidRPr="00C960F9">
        <w:rPr>
          <w:i/>
        </w:rPr>
        <w:t>Seed Science Research, 19</w:t>
      </w:r>
      <w:r w:rsidRPr="00C960F9">
        <w:t xml:space="preserve">(2), 115-123. </w:t>
      </w:r>
      <w:hyperlink r:id="rId36" w:history="1">
        <w:r w:rsidRPr="00C960F9">
          <w:rPr>
            <w:rStyle w:val="Hipervnculo"/>
          </w:rPr>
          <w:t>https://doi.org/10.1017/s0960258509301075</w:t>
        </w:r>
      </w:hyperlink>
      <w:r w:rsidRPr="00C960F9">
        <w:t xml:space="preserve"> </w:t>
      </w:r>
    </w:p>
    <w:p w14:paraId="7CD1914F" w14:textId="77777777" w:rsidR="00C960F9" w:rsidRPr="00C960F9" w:rsidRDefault="00C960F9" w:rsidP="00C960F9">
      <w:pPr>
        <w:pStyle w:val="EndNoteBibliography"/>
        <w:spacing w:after="0"/>
      </w:pPr>
    </w:p>
    <w:p w14:paraId="090B8E77" w14:textId="649582A4" w:rsidR="00C960F9" w:rsidRPr="00C960F9" w:rsidRDefault="00C960F9" w:rsidP="00C960F9">
      <w:pPr>
        <w:pStyle w:val="EndNoteBibliography"/>
        <w:ind w:left="720" w:hanging="720"/>
      </w:pPr>
      <w:r w:rsidRPr="00C960F9">
        <w:t xml:space="preserve">Vandelook, F. V. A., J. A. (2008, Dec). Deep complex morphophysiological dormancy in Sanicula europaea (Apiaceae) fits a recurring pattern of dormancy types in genera with an Arcto-Tertiary distribution. </w:t>
      </w:r>
      <w:r w:rsidRPr="00C960F9">
        <w:rPr>
          <w:i/>
        </w:rPr>
        <w:t>Botany, 86</w:t>
      </w:r>
      <w:r w:rsidRPr="00C960F9">
        <w:t xml:space="preserve">(12), 1370-1377. </w:t>
      </w:r>
      <w:hyperlink r:id="rId37" w:history="1">
        <w:r w:rsidRPr="00C960F9">
          <w:rPr>
            <w:rStyle w:val="Hipervnculo"/>
          </w:rPr>
          <w:t>https://doi.org/10.1139/b08-103</w:t>
        </w:r>
      </w:hyperlink>
      <w:r w:rsidRPr="00C960F9">
        <w:t xml:space="preserve"> </w:t>
      </w:r>
    </w:p>
    <w:p w14:paraId="0EF0B31B" w14:textId="77777777" w:rsidR="00C960F9" w:rsidRPr="00C960F9" w:rsidRDefault="00C960F9" w:rsidP="00C960F9">
      <w:pPr>
        <w:pStyle w:val="EndNoteBibliography"/>
        <w:spacing w:after="0"/>
      </w:pPr>
    </w:p>
    <w:p w14:paraId="4BE92A80" w14:textId="743E1B97" w:rsidR="00C960F9" w:rsidRPr="00C960F9" w:rsidRDefault="00C960F9" w:rsidP="00C960F9">
      <w:pPr>
        <w:pStyle w:val="EndNoteBibliography"/>
        <w:ind w:left="720" w:hanging="720"/>
      </w:pPr>
      <w:r w:rsidRPr="00C960F9">
        <w:t xml:space="preserve">Violle, C., Reich, P. B., Pacala, S. W., Enquist, B. J., &amp; Kattge, J. (2014). The emergence and promise of functional biogeography. </w:t>
      </w:r>
      <w:r w:rsidRPr="00C960F9">
        <w:rPr>
          <w:i/>
        </w:rPr>
        <w:t>Proceedings of the National Academy of Sciences, 111</w:t>
      </w:r>
      <w:r w:rsidRPr="00C960F9">
        <w:t xml:space="preserve">(38), 13690-13696. </w:t>
      </w:r>
      <w:hyperlink r:id="rId38" w:history="1">
        <w:r w:rsidRPr="00C960F9">
          <w:rPr>
            <w:rStyle w:val="Hipervnculo"/>
          </w:rPr>
          <w:t>https://doi.org/doi:10.1073/pnas.1415442111</w:t>
        </w:r>
      </w:hyperlink>
      <w:r w:rsidRPr="00C960F9">
        <w:t xml:space="preserve"> </w:t>
      </w:r>
    </w:p>
    <w:p w14:paraId="4E5676DE" w14:textId="77777777" w:rsidR="00C960F9" w:rsidRPr="00C960F9" w:rsidRDefault="00C960F9" w:rsidP="00C960F9">
      <w:pPr>
        <w:pStyle w:val="EndNoteBibliography"/>
        <w:spacing w:after="0"/>
      </w:pPr>
    </w:p>
    <w:p w14:paraId="4583DD51" w14:textId="3A23270B" w:rsidR="00C960F9" w:rsidRPr="00C960F9" w:rsidRDefault="00C960F9" w:rsidP="00C960F9">
      <w:pPr>
        <w:pStyle w:val="EndNoteBibliography"/>
        <w:ind w:left="720" w:hanging="720"/>
      </w:pPr>
      <w:r w:rsidRPr="00C960F9">
        <w:t xml:space="preserve">Walck, J. L., Hidayati, S. N., Dixon, K. W., Thompson, K., &amp; Poschlod, P. (2011). Climate change and plant regeneration from seed. </w:t>
      </w:r>
      <w:r w:rsidRPr="00C960F9">
        <w:rPr>
          <w:i/>
        </w:rPr>
        <w:t>Global Change Biology, 17</w:t>
      </w:r>
      <w:r w:rsidRPr="00C960F9">
        <w:t xml:space="preserve">(6), 2145-2161. </w:t>
      </w:r>
      <w:hyperlink r:id="rId39" w:history="1">
        <w:r w:rsidRPr="00C960F9">
          <w:rPr>
            <w:rStyle w:val="Hipervnculo"/>
          </w:rPr>
          <w:t>https://doi.org/10.1111/j.1365-2486.2010.02368.x</w:t>
        </w:r>
      </w:hyperlink>
      <w:r w:rsidRPr="00C960F9">
        <w:t xml:space="preserve"> </w:t>
      </w:r>
    </w:p>
    <w:p w14:paraId="7B16E89D" w14:textId="77777777" w:rsidR="00C960F9" w:rsidRPr="00C960F9" w:rsidRDefault="00C960F9" w:rsidP="00C960F9">
      <w:pPr>
        <w:pStyle w:val="EndNoteBibliography"/>
        <w:spacing w:after="0"/>
      </w:pPr>
    </w:p>
    <w:p w14:paraId="49C33601" w14:textId="4A18C944" w:rsidR="00C960F9" w:rsidRPr="00C960F9" w:rsidRDefault="00C960F9" w:rsidP="00C960F9">
      <w:pPr>
        <w:pStyle w:val="EndNoteBibliography"/>
        <w:ind w:left="720" w:hanging="720"/>
      </w:pPr>
      <w:r w:rsidRPr="00C960F9">
        <w:t xml:space="preserve">Wang, R., Bai, Y., Low, N. H., &amp; Tanino, K. (2006). Seed size variation in cold and freezing tolerance during seed germination of winterfat (Krascheninnikovia lanata) (Chenopodiaceae). </w:t>
      </w:r>
      <w:r w:rsidRPr="00C960F9">
        <w:rPr>
          <w:i/>
        </w:rPr>
        <w:t>Canadian Journal of Botany, 84</w:t>
      </w:r>
      <w:r w:rsidRPr="00C960F9">
        <w:t xml:space="preserve">(1), 49-59. </w:t>
      </w:r>
      <w:hyperlink r:id="rId40" w:history="1">
        <w:r w:rsidRPr="00C960F9">
          <w:rPr>
            <w:rStyle w:val="Hipervnculo"/>
          </w:rPr>
          <w:t>https://doi.org/10.1139/b05-143</w:t>
        </w:r>
      </w:hyperlink>
      <w:r w:rsidRPr="00C960F9">
        <w:t xml:space="preserve"> </w:t>
      </w:r>
    </w:p>
    <w:p w14:paraId="31CE2D18" w14:textId="77777777" w:rsidR="00C960F9" w:rsidRPr="00C960F9" w:rsidRDefault="00C960F9" w:rsidP="00C960F9">
      <w:pPr>
        <w:pStyle w:val="EndNoteBibliography"/>
        <w:spacing w:after="0"/>
      </w:pPr>
    </w:p>
    <w:p w14:paraId="17330A68" w14:textId="55B1C68D" w:rsidR="00C960F9" w:rsidRPr="00C960F9" w:rsidRDefault="00C960F9" w:rsidP="00C960F9">
      <w:pPr>
        <w:pStyle w:val="EndNoteBibliography"/>
        <w:ind w:left="720" w:hanging="720"/>
      </w:pPr>
      <w:r w:rsidRPr="00C960F9">
        <w:t xml:space="preserve">Wei, Y., Bai, Y., &amp; Henderson, D. C. (2009). Critical conditions for successful regeneration of an endangered annual plant, Cryptantha minima: A modeling approach. </w:t>
      </w:r>
      <w:r w:rsidRPr="00C960F9">
        <w:rPr>
          <w:i/>
        </w:rPr>
        <w:t>Journal of Arid Environments, 73</w:t>
      </w:r>
      <w:r w:rsidRPr="00C960F9">
        <w:t xml:space="preserve">(9), 872-875. </w:t>
      </w:r>
      <w:hyperlink r:id="rId41" w:history="1">
        <w:r w:rsidRPr="00C960F9">
          <w:rPr>
            <w:rStyle w:val="Hipervnculo"/>
          </w:rPr>
          <w:t>https://doi.org/10.1016/j.jaridenv.2009.03.008</w:t>
        </w:r>
      </w:hyperlink>
      <w:r w:rsidRPr="00C960F9">
        <w:t xml:space="preserve"> </w:t>
      </w:r>
    </w:p>
    <w:p w14:paraId="056854F8" w14:textId="77777777" w:rsidR="00C960F9" w:rsidRPr="00C960F9" w:rsidRDefault="00C960F9" w:rsidP="00C960F9">
      <w:pPr>
        <w:pStyle w:val="EndNoteBibliography"/>
      </w:pPr>
    </w:p>
    <w:p w14:paraId="65216D8C" w14:textId="1C22FD9E" w:rsidR="00D62346" w:rsidRPr="00B11701"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sectPr w:rsidR="00D62346" w:rsidRPr="00B11701" w:rsidSect="00D74E7A">
      <w:footerReference w:type="default" r:id="rId42"/>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Hugh Pritchard" w:date="2024-06-01T00:55:00Z" w:initials="HP">
    <w:p w14:paraId="3ACBA9E0" w14:textId="77777777" w:rsidR="00EA392C" w:rsidRDefault="00EA392C" w:rsidP="00EA392C">
      <w:pPr>
        <w:pStyle w:val="Textocomentario"/>
      </w:pPr>
      <w:r>
        <w:rPr>
          <w:rStyle w:val="Refdecomentario"/>
        </w:rPr>
        <w:annotationRef/>
      </w:r>
      <w:r>
        <w:t>Ask Cristina was employed by Kew, I think that should be the first address and later addresses (including mine), second</w:t>
      </w:r>
    </w:p>
  </w:comment>
  <w:comment w:id="16" w:author="Hugh Pritchard" w:date="2024-06-01T01:02:00Z" w:initials="HP">
    <w:p w14:paraId="02F701CD" w14:textId="77777777" w:rsidR="00EA392C" w:rsidRDefault="00EA392C" w:rsidP="00EA392C">
      <w:pPr>
        <w:pStyle w:val="Textocomentario"/>
      </w:pPr>
      <w:r>
        <w:rPr>
          <w:rStyle w:val="Refdecomentario"/>
        </w:rPr>
        <w:annotationRef/>
      </w:r>
      <w:r>
        <w:t>Emergence phenology perhaps?</w:t>
      </w:r>
    </w:p>
  </w:comment>
  <w:comment w:id="24" w:author="Hugh Pritchard" w:date="2024-06-01T01:06:00Z" w:initials="HP">
    <w:p w14:paraId="5AF0CE7F" w14:textId="77777777" w:rsidR="00F6055A" w:rsidRDefault="00F6055A" w:rsidP="00F6055A">
      <w:pPr>
        <w:pStyle w:val="Textocomentario"/>
      </w:pPr>
      <w:r>
        <w:rPr>
          <w:rStyle w:val="Refdecomentario"/>
        </w:rPr>
        <w:annotationRef/>
      </w:r>
      <w:r>
        <w:t>It probably is never, but never is a dangerous word!</w:t>
      </w:r>
    </w:p>
  </w:comment>
  <w:comment w:id="26" w:author="Hugh Pritchard" w:date="2024-06-01T01:08:00Z" w:initials="HP">
    <w:p w14:paraId="29D694F6" w14:textId="77777777" w:rsidR="00F6055A" w:rsidRDefault="00F6055A" w:rsidP="00F6055A">
      <w:pPr>
        <w:pStyle w:val="Textocomentario"/>
      </w:pPr>
      <w:r>
        <w:rPr>
          <w:rStyle w:val="Refdecomentario"/>
        </w:rPr>
        <w:annotationRef/>
      </w:r>
      <w:r>
        <w:t>Or we say estimated for all cardinal temperatures</w:t>
      </w:r>
    </w:p>
  </w:comment>
  <w:comment w:id="38" w:author="Hugh Pritchard" w:date="2024-06-01T01:16:00Z" w:initials="HP">
    <w:p w14:paraId="3D69586A" w14:textId="77777777" w:rsidR="00B24670" w:rsidRDefault="00B24670" w:rsidP="00B24670">
      <w:pPr>
        <w:pStyle w:val="Textocomentario"/>
      </w:pPr>
      <w:r>
        <w:rPr>
          <w:rStyle w:val="Refdecomentario"/>
        </w:rPr>
        <w:annotationRef/>
      </w:r>
      <w:r>
        <w:t>That is the rate of germination is estimated to be zero at the base and ceiling</w:t>
      </w:r>
    </w:p>
  </w:comment>
  <w:comment w:id="68" w:author="Hugh Pritchard" w:date="2024-06-01T01:24:00Z" w:initials="HP">
    <w:p w14:paraId="6B4DCF65" w14:textId="77777777" w:rsidR="00226E94" w:rsidRDefault="00226E94" w:rsidP="00226E94">
      <w:pPr>
        <w:pStyle w:val="Textocomentario"/>
      </w:pPr>
      <w:r>
        <w:rPr>
          <w:rStyle w:val="Refdecomentario"/>
        </w:rPr>
        <w:annotationRef/>
      </w:r>
      <w:r>
        <w:t>I like the comprehensiveness of this opening, but in emphasising the functional physiological nature of embryo growth in Conopodium as we not taking the reader towards thinking the species has MPD rather than MD? I am sort of adding 2+2 and making 4, no?</w:t>
      </w:r>
    </w:p>
  </w:comment>
  <w:comment w:id="90" w:author="Hugh Pritchard" w:date="2024-06-01T01:51:00Z" w:initials="HP">
    <w:p w14:paraId="1A36813E" w14:textId="77777777" w:rsidR="003B2C5D" w:rsidRDefault="003B2C5D" w:rsidP="003B2C5D">
      <w:pPr>
        <w:pStyle w:val="Textocomentario"/>
      </w:pPr>
      <w:r>
        <w:rPr>
          <w:rStyle w:val="Refdecomentario"/>
        </w:rPr>
        <w:annotationRef/>
      </w:r>
      <w:r>
        <w:t>We did not test base water potential that could have been related to drought. So best not said?</w:t>
      </w:r>
    </w:p>
  </w:comment>
  <w:comment w:id="93" w:author="Hugh Pritchard" w:date="2024-06-01T01:58:00Z" w:initials="HP">
    <w:p w14:paraId="0B00E93C" w14:textId="77777777" w:rsidR="00B02989" w:rsidRDefault="00B02989" w:rsidP="00B02989">
      <w:pPr>
        <w:pStyle w:val="Textocomentario"/>
      </w:pPr>
      <w:r>
        <w:rPr>
          <w:rStyle w:val="Refdecomentario"/>
        </w:rPr>
        <w:annotationRef/>
      </w:r>
      <w:r>
        <w:t xml:space="preserve">If the E:E is &gt;1 then it is not the capability being measured but actual physical appearance of the emerged radicle? </w:t>
      </w:r>
    </w:p>
  </w:comment>
  <w:comment w:id="95" w:author="Hugh Pritchard" w:date="2024-06-01T02:00:00Z" w:initials="HP">
    <w:p w14:paraId="700CF463" w14:textId="77777777" w:rsidR="00B02989" w:rsidRDefault="00B02989" w:rsidP="00B02989">
      <w:pPr>
        <w:pStyle w:val="Textocomentario"/>
      </w:pPr>
      <w:r>
        <w:rPr>
          <w:rStyle w:val="Refdecomentario"/>
        </w:rPr>
        <w:annotationRef/>
      </w:r>
      <w:r>
        <w:t>As we didn’t measure metabolism this is a well-place piece of speculation. Maybe not needed?</w:t>
      </w:r>
    </w:p>
  </w:comment>
  <w:comment w:id="109" w:author="Hugh Pritchard" w:date="2024-06-05T01:03:00Z" w:initials="HP">
    <w:p w14:paraId="0DA25C93" w14:textId="77777777" w:rsidR="00D5001F" w:rsidRDefault="00D5001F" w:rsidP="00D5001F">
      <w:pPr>
        <w:pStyle w:val="Textocomentario"/>
      </w:pPr>
      <w:r>
        <w:rPr>
          <w:rStyle w:val="Refdecomentario"/>
        </w:rPr>
        <w:annotationRef/>
      </w:r>
      <w:r>
        <w:t>Because the codes are tucked away in Table 1, perhaps it is best to describe in full the site (and the code  in brackets) at first mention in the text?</w:t>
      </w:r>
    </w:p>
  </w:comment>
  <w:comment w:id="110" w:author="Hugh Pritchard" w:date="2024-06-05T01:03:00Z" w:initials="HP">
    <w:p w14:paraId="239700F6" w14:textId="77777777" w:rsidR="00D5001F" w:rsidRDefault="00D5001F" w:rsidP="00D5001F">
      <w:pPr>
        <w:pStyle w:val="Textocomentario"/>
      </w:pPr>
      <w:r>
        <w:rPr>
          <w:rStyle w:val="Refdecomentario"/>
        </w:rPr>
        <w:annotationRef/>
      </w:r>
      <w:r>
        <w:t>I see it is here now, so do the same just above.</w:t>
      </w:r>
    </w:p>
  </w:comment>
  <w:comment w:id="121" w:author="Hugh Pritchard" w:date="2024-06-05T01:14:00Z" w:initials="HP">
    <w:p w14:paraId="5241807D" w14:textId="77777777" w:rsidR="004E3EA3" w:rsidRDefault="004E3EA3" w:rsidP="004E3EA3">
      <w:pPr>
        <w:pStyle w:val="Textocomentario"/>
      </w:pPr>
      <w:r>
        <w:rPr>
          <w:rStyle w:val="Refdecomentario"/>
        </w:rPr>
        <w:annotationRef/>
      </w:r>
      <w:r>
        <w:rPr>
          <w:lang w:val="en-US"/>
        </w:rPr>
        <w:t>Used t</w:t>
      </w:r>
      <w:r>
        <w:rPr>
          <w:vertAlign w:val="subscript"/>
          <w:lang w:val="en-US"/>
        </w:rPr>
        <w:t xml:space="preserve">g50 </w:t>
      </w:r>
      <w:r>
        <w:rPr>
          <w:lang w:val="en-US"/>
        </w:rPr>
        <w:t>above. Just need to be consistent</w:t>
      </w:r>
    </w:p>
  </w:comment>
  <w:comment w:id="177" w:author="Hugh Pritchard" w:date="2024-06-05T01:39:00Z" w:initials="HP">
    <w:p w14:paraId="14B48F6B" w14:textId="77777777" w:rsidR="00897277" w:rsidRDefault="00897277" w:rsidP="00897277">
      <w:pPr>
        <w:pStyle w:val="Textocomentario"/>
      </w:pPr>
      <w:r>
        <w:rPr>
          <w:rStyle w:val="Refdecomentario"/>
        </w:rPr>
        <w:annotationRef/>
      </w:r>
      <w:r>
        <w:t>Stated in legend</w:t>
      </w:r>
    </w:p>
  </w:comment>
  <w:comment w:id="189" w:author="Hugh Pritchard" w:date="2024-06-05T01:41:00Z" w:initials="HP">
    <w:p w14:paraId="2E9B71CE" w14:textId="77777777" w:rsidR="00897277" w:rsidRDefault="00897277" w:rsidP="00897277">
      <w:pPr>
        <w:pStyle w:val="Textocomentario"/>
      </w:pPr>
      <w:r>
        <w:rPr>
          <w:rStyle w:val="Refdecomentario"/>
        </w:rPr>
        <w:annotationRef/>
      </w:r>
      <w:r>
        <w:t>Brackets are explained in the legend</w:t>
      </w:r>
    </w:p>
  </w:comment>
  <w:comment w:id="227" w:author="Hugh Pritchard" w:date="2024-06-05T01:43:00Z" w:initials="HP">
    <w:p w14:paraId="5A7F5CC0" w14:textId="77777777" w:rsidR="00897277" w:rsidRDefault="00897277" w:rsidP="00897277">
      <w:pPr>
        <w:pStyle w:val="Textocomentario"/>
      </w:pPr>
      <w:r>
        <w:rPr>
          <w:rStyle w:val="Refdecomentario"/>
        </w:rPr>
        <w:annotationRef/>
      </w:r>
      <w:r>
        <w:t>And the start date for CHO was?</w:t>
      </w:r>
    </w:p>
  </w:comment>
  <w:comment w:id="232" w:author="Hugh Pritchard" w:date="2024-06-05T02:35:00Z" w:initials="HP">
    <w:p w14:paraId="4A76C26F" w14:textId="77777777" w:rsidR="00CE0BA9" w:rsidRDefault="00CE0BA9" w:rsidP="00CE0BA9">
      <w:pPr>
        <w:pStyle w:val="Textocomentario"/>
      </w:pPr>
      <w:r>
        <w:rPr>
          <w:rStyle w:val="Refdecomentario"/>
        </w:rPr>
        <w:annotationRef/>
      </w:r>
      <w:r>
        <w:t>Do we need to worry about To vs T</w:t>
      </w:r>
      <w:r>
        <w:rPr>
          <w:vertAlign w:val="subscript"/>
        </w:rPr>
        <w:t>0</w:t>
      </w:r>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CBA9E0" w15:done="0"/>
  <w15:commentEx w15:paraId="02F701CD" w15:done="0"/>
  <w15:commentEx w15:paraId="5AF0CE7F" w15:done="0"/>
  <w15:commentEx w15:paraId="29D694F6" w15:done="0"/>
  <w15:commentEx w15:paraId="3D69586A" w15:done="0"/>
  <w15:commentEx w15:paraId="6B4DCF65" w15:done="0"/>
  <w15:commentEx w15:paraId="1A36813E" w15:done="0"/>
  <w15:commentEx w15:paraId="0B00E93C" w15:done="0"/>
  <w15:commentEx w15:paraId="700CF463" w15:done="0"/>
  <w15:commentEx w15:paraId="0DA25C93" w15:done="0"/>
  <w15:commentEx w15:paraId="239700F6" w15:done="0"/>
  <w15:commentEx w15:paraId="5241807D" w15:done="0"/>
  <w15:commentEx w15:paraId="14B48F6B" w15:done="0"/>
  <w15:commentEx w15:paraId="2E9B71CE" w15:done="0"/>
  <w15:commentEx w15:paraId="5A7F5CC0" w15:done="0"/>
  <w15:commentEx w15:paraId="4A76C2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C65F2A3" w16cex:dateUtc="2024-05-31T22:55:00Z"/>
  <w16cex:commentExtensible w16cex:durableId="1873EB67" w16cex:dateUtc="2024-05-31T23:02:00Z"/>
  <w16cex:commentExtensible w16cex:durableId="4708947B" w16cex:dateUtc="2024-05-31T23:06:00Z"/>
  <w16cex:commentExtensible w16cex:durableId="7D306478" w16cex:dateUtc="2024-05-31T23:08:00Z"/>
  <w16cex:commentExtensible w16cex:durableId="4D9220CA" w16cex:dateUtc="2024-05-31T23:16:00Z"/>
  <w16cex:commentExtensible w16cex:durableId="4EAA6D13" w16cex:dateUtc="2024-05-31T23:24:00Z"/>
  <w16cex:commentExtensible w16cex:durableId="76632CD6" w16cex:dateUtc="2024-05-31T23:51:00Z"/>
  <w16cex:commentExtensible w16cex:durableId="4069F1C8" w16cex:dateUtc="2024-05-31T23:58:00Z"/>
  <w16cex:commentExtensible w16cex:durableId="67030950" w16cex:dateUtc="2024-06-01T00:00:00Z"/>
  <w16cex:commentExtensible w16cex:durableId="7406508C" w16cex:dateUtc="2024-06-04T23:03:00Z"/>
  <w16cex:commentExtensible w16cex:durableId="57489FC6" w16cex:dateUtc="2024-06-04T23:03:00Z"/>
  <w16cex:commentExtensible w16cex:durableId="6665131D" w16cex:dateUtc="2024-06-04T23:14:00Z"/>
  <w16cex:commentExtensible w16cex:durableId="109C0E18" w16cex:dateUtc="2024-06-04T23:39:00Z"/>
  <w16cex:commentExtensible w16cex:durableId="1B294368" w16cex:dateUtc="2024-06-04T23:41:00Z"/>
  <w16cex:commentExtensible w16cex:durableId="1CB4CD66" w16cex:dateUtc="2024-06-04T23:43:00Z"/>
  <w16cex:commentExtensible w16cex:durableId="092DF683" w16cex:dateUtc="2024-06-05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CBA9E0" w16cid:durableId="1C65F2A3"/>
  <w16cid:commentId w16cid:paraId="02F701CD" w16cid:durableId="1873EB67"/>
  <w16cid:commentId w16cid:paraId="5AF0CE7F" w16cid:durableId="4708947B"/>
  <w16cid:commentId w16cid:paraId="29D694F6" w16cid:durableId="7D306478"/>
  <w16cid:commentId w16cid:paraId="3D69586A" w16cid:durableId="4D9220CA"/>
  <w16cid:commentId w16cid:paraId="6B4DCF65" w16cid:durableId="4EAA6D13"/>
  <w16cid:commentId w16cid:paraId="1A36813E" w16cid:durableId="76632CD6"/>
  <w16cid:commentId w16cid:paraId="0B00E93C" w16cid:durableId="4069F1C8"/>
  <w16cid:commentId w16cid:paraId="700CF463" w16cid:durableId="67030950"/>
  <w16cid:commentId w16cid:paraId="0DA25C93" w16cid:durableId="7406508C"/>
  <w16cid:commentId w16cid:paraId="239700F6" w16cid:durableId="57489FC6"/>
  <w16cid:commentId w16cid:paraId="5241807D" w16cid:durableId="6665131D"/>
  <w16cid:commentId w16cid:paraId="14B48F6B" w16cid:durableId="109C0E18"/>
  <w16cid:commentId w16cid:paraId="2E9B71CE" w16cid:durableId="1B294368"/>
  <w16cid:commentId w16cid:paraId="5A7F5CC0" w16cid:durableId="1CB4CD66"/>
  <w16cid:commentId w16cid:paraId="4A76C26F" w16cid:durableId="092DF6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B8A142" w14:textId="77777777" w:rsidR="00D528CD" w:rsidRDefault="00D528CD" w:rsidP="005F32DC">
      <w:pPr>
        <w:spacing w:after="0" w:line="240" w:lineRule="auto"/>
      </w:pPr>
      <w:r>
        <w:separator/>
      </w:r>
    </w:p>
  </w:endnote>
  <w:endnote w:type="continuationSeparator" w:id="0">
    <w:p w14:paraId="7F114F76" w14:textId="77777777" w:rsidR="00D528CD" w:rsidRDefault="00D528CD"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 w:name="Andale Sans U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Content>
      <w:p w14:paraId="7A9A565C" w14:textId="1CB56318" w:rsidR="005F32DC" w:rsidRDefault="005F32DC">
        <w:pPr>
          <w:pStyle w:val="Piedepgina"/>
          <w:jc w:val="center"/>
        </w:pPr>
        <w:r>
          <w:fldChar w:fldCharType="begin"/>
        </w:r>
        <w:r>
          <w:instrText>PAGE   \* MERGEFORMAT</w:instrText>
        </w:r>
        <w:r>
          <w:fldChar w:fldCharType="separate"/>
        </w:r>
        <w:r>
          <w:rPr>
            <w:lang w:val="es-ES"/>
          </w:rPr>
          <w:t>2</w:t>
        </w:r>
        <w:r>
          <w:fldChar w:fldCharType="end"/>
        </w:r>
      </w:p>
    </w:sdtContent>
  </w:sdt>
  <w:p w14:paraId="13C81134" w14:textId="77777777" w:rsidR="005F32DC" w:rsidRDefault="005F32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78737F" w14:textId="77777777" w:rsidR="00D528CD" w:rsidRDefault="00D528CD" w:rsidP="005F32DC">
      <w:pPr>
        <w:spacing w:after="0" w:line="240" w:lineRule="auto"/>
      </w:pPr>
      <w:r>
        <w:separator/>
      </w:r>
    </w:p>
  </w:footnote>
  <w:footnote w:type="continuationSeparator" w:id="0">
    <w:p w14:paraId="2F0C1C8A" w14:textId="77777777" w:rsidR="00D528CD" w:rsidRDefault="00D528CD"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32017837">
    <w:abstractNumId w:val="2"/>
  </w:num>
  <w:num w:numId="2" w16cid:durableId="827987130">
    <w:abstractNumId w:val="4"/>
  </w:num>
  <w:num w:numId="3" w16cid:durableId="1549486809">
    <w:abstractNumId w:val="5"/>
  </w:num>
  <w:num w:numId="4" w16cid:durableId="1517839398">
    <w:abstractNumId w:val="3"/>
  </w:num>
  <w:num w:numId="5" w16cid:durableId="1637417935">
    <w:abstractNumId w:val="0"/>
  </w:num>
  <w:num w:numId="6" w16cid:durableId="918996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gh Pritchard">
    <w15:presenceInfo w15:providerId="Windows Live" w15:userId="f28d942157977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11DF"/>
    <w:rsid w:val="0001321B"/>
    <w:rsid w:val="00015C2B"/>
    <w:rsid w:val="00022D5B"/>
    <w:rsid w:val="000274AC"/>
    <w:rsid w:val="00027F1B"/>
    <w:rsid w:val="000357FF"/>
    <w:rsid w:val="000401F4"/>
    <w:rsid w:val="00040C4C"/>
    <w:rsid w:val="00043672"/>
    <w:rsid w:val="00055325"/>
    <w:rsid w:val="0005700B"/>
    <w:rsid w:val="00061EE2"/>
    <w:rsid w:val="00062ACC"/>
    <w:rsid w:val="000642FF"/>
    <w:rsid w:val="000674E7"/>
    <w:rsid w:val="000749ED"/>
    <w:rsid w:val="00074FE5"/>
    <w:rsid w:val="00082395"/>
    <w:rsid w:val="00082D35"/>
    <w:rsid w:val="00083E2E"/>
    <w:rsid w:val="0008629A"/>
    <w:rsid w:val="0008704C"/>
    <w:rsid w:val="000927A3"/>
    <w:rsid w:val="000A0947"/>
    <w:rsid w:val="000A0BD5"/>
    <w:rsid w:val="000A135C"/>
    <w:rsid w:val="000A35B6"/>
    <w:rsid w:val="000B00E9"/>
    <w:rsid w:val="000B0E4F"/>
    <w:rsid w:val="000B7332"/>
    <w:rsid w:val="000C34CD"/>
    <w:rsid w:val="000C43AE"/>
    <w:rsid w:val="000C57A6"/>
    <w:rsid w:val="000D151E"/>
    <w:rsid w:val="000D4F50"/>
    <w:rsid w:val="000E4740"/>
    <w:rsid w:val="000F0B5D"/>
    <w:rsid w:val="000F2283"/>
    <w:rsid w:val="000F2395"/>
    <w:rsid w:val="00110E5E"/>
    <w:rsid w:val="00134CCC"/>
    <w:rsid w:val="00151468"/>
    <w:rsid w:val="001574F8"/>
    <w:rsid w:val="001703D3"/>
    <w:rsid w:val="001768C7"/>
    <w:rsid w:val="001822FB"/>
    <w:rsid w:val="00184545"/>
    <w:rsid w:val="001B13F2"/>
    <w:rsid w:val="001B3CBE"/>
    <w:rsid w:val="001D0A48"/>
    <w:rsid w:val="001D0BA4"/>
    <w:rsid w:val="001D58A9"/>
    <w:rsid w:val="001E76D5"/>
    <w:rsid w:val="00213A49"/>
    <w:rsid w:val="00216611"/>
    <w:rsid w:val="00217B9F"/>
    <w:rsid w:val="0022246B"/>
    <w:rsid w:val="00226E94"/>
    <w:rsid w:val="00227DBC"/>
    <w:rsid w:val="002356BF"/>
    <w:rsid w:val="0024578E"/>
    <w:rsid w:val="002469B8"/>
    <w:rsid w:val="00246E21"/>
    <w:rsid w:val="002472EE"/>
    <w:rsid w:val="00253956"/>
    <w:rsid w:val="00255198"/>
    <w:rsid w:val="00257852"/>
    <w:rsid w:val="002610F3"/>
    <w:rsid w:val="002749A1"/>
    <w:rsid w:val="002765FC"/>
    <w:rsid w:val="002770BB"/>
    <w:rsid w:val="00282D60"/>
    <w:rsid w:val="00284762"/>
    <w:rsid w:val="00285199"/>
    <w:rsid w:val="00297821"/>
    <w:rsid w:val="002A6528"/>
    <w:rsid w:val="002A7941"/>
    <w:rsid w:val="002C1049"/>
    <w:rsid w:val="002C1D6E"/>
    <w:rsid w:val="002C75A7"/>
    <w:rsid w:val="002D5F3A"/>
    <w:rsid w:val="002E2930"/>
    <w:rsid w:val="002F227B"/>
    <w:rsid w:val="002F39C4"/>
    <w:rsid w:val="00304750"/>
    <w:rsid w:val="00316CCF"/>
    <w:rsid w:val="00325D07"/>
    <w:rsid w:val="0032719B"/>
    <w:rsid w:val="00336432"/>
    <w:rsid w:val="00337698"/>
    <w:rsid w:val="00342253"/>
    <w:rsid w:val="003530EB"/>
    <w:rsid w:val="003679FB"/>
    <w:rsid w:val="00376304"/>
    <w:rsid w:val="00381370"/>
    <w:rsid w:val="003852F2"/>
    <w:rsid w:val="00386801"/>
    <w:rsid w:val="00396123"/>
    <w:rsid w:val="003A50ED"/>
    <w:rsid w:val="003B20F9"/>
    <w:rsid w:val="003B2C5D"/>
    <w:rsid w:val="003B6B3D"/>
    <w:rsid w:val="003C6CF0"/>
    <w:rsid w:val="00401123"/>
    <w:rsid w:val="00405C3A"/>
    <w:rsid w:val="004120CA"/>
    <w:rsid w:val="00421825"/>
    <w:rsid w:val="00425973"/>
    <w:rsid w:val="00440B75"/>
    <w:rsid w:val="00444AEB"/>
    <w:rsid w:val="004467F1"/>
    <w:rsid w:val="00451367"/>
    <w:rsid w:val="004732FD"/>
    <w:rsid w:val="00476F9E"/>
    <w:rsid w:val="00477AA3"/>
    <w:rsid w:val="00484601"/>
    <w:rsid w:val="004907D6"/>
    <w:rsid w:val="00492AA7"/>
    <w:rsid w:val="0049422E"/>
    <w:rsid w:val="00494A72"/>
    <w:rsid w:val="00494A85"/>
    <w:rsid w:val="004A3A8A"/>
    <w:rsid w:val="004A4395"/>
    <w:rsid w:val="004B09C3"/>
    <w:rsid w:val="004B42A1"/>
    <w:rsid w:val="004B4B78"/>
    <w:rsid w:val="004B50BC"/>
    <w:rsid w:val="004B5D7A"/>
    <w:rsid w:val="004C5733"/>
    <w:rsid w:val="004C7305"/>
    <w:rsid w:val="004D05D0"/>
    <w:rsid w:val="004E061A"/>
    <w:rsid w:val="004E3EA3"/>
    <w:rsid w:val="004E43C7"/>
    <w:rsid w:val="004E6C1C"/>
    <w:rsid w:val="004E6F67"/>
    <w:rsid w:val="00503279"/>
    <w:rsid w:val="00515D65"/>
    <w:rsid w:val="00516CD7"/>
    <w:rsid w:val="00520D55"/>
    <w:rsid w:val="00530F16"/>
    <w:rsid w:val="0054195D"/>
    <w:rsid w:val="005532BA"/>
    <w:rsid w:val="00556325"/>
    <w:rsid w:val="005602AE"/>
    <w:rsid w:val="005636AE"/>
    <w:rsid w:val="00563D37"/>
    <w:rsid w:val="005741F5"/>
    <w:rsid w:val="00574661"/>
    <w:rsid w:val="005979AC"/>
    <w:rsid w:val="005A07CA"/>
    <w:rsid w:val="005A3A6B"/>
    <w:rsid w:val="005B366A"/>
    <w:rsid w:val="005B7631"/>
    <w:rsid w:val="005C3872"/>
    <w:rsid w:val="005D05ED"/>
    <w:rsid w:val="005D3AC1"/>
    <w:rsid w:val="005D7B01"/>
    <w:rsid w:val="005E2478"/>
    <w:rsid w:val="005E424C"/>
    <w:rsid w:val="005E5B90"/>
    <w:rsid w:val="005F32DC"/>
    <w:rsid w:val="00611081"/>
    <w:rsid w:val="00611CF2"/>
    <w:rsid w:val="006129F1"/>
    <w:rsid w:val="00613784"/>
    <w:rsid w:val="00613FC3"/>
    <w:rsid w:val="006146A5"/>
    <w:rsid w:val="0063353C"/>
    <w:rsid w:val="006458BA"/>
    <w:rsid w:val="006528AF"/>
    <w:rsid w:val="00654592"/>
    <w:rsid w:val="00671ECB"/>
    <w:rsid w:val="006866C7"/>
    <w:rsid w:val="00692E03"/>
    <w:rsid w:val="00693C1C"/>
    <w:rsid w:val="006A52B9"/>
    <w:rsid w:val="006B2562"/>
    <w:rsid w:val="006B3DA1"/>
    <w:rsid w:val="006B45B6"/>
    <w:rsid w:val="006C54FD"/>
    <w:rsid w:val="006D790A"/>
    <w:rsid w:val="006F303D"/>
    <w:rsid w:val="00700D9E"/>
    <w:rsid w:val="00710480"/>
    <w:rsid w:val="00711058"/>
    <w:rsid w:val="007165FB"/>
    <w:rsid w:val="0072595A"/>
    <w:rsid w:val="007325DC"/>
    <w:rsid w:val="00733589"/>
    <w:rsid w:val="0074148A"/>
    <w:rsid w:val="007445E6"/>
    <w:rsid w:val="00746A5A"/>
    <w:rsid w:val="0074761B"/>
    <w:rsid w:val="00760176"/>
    <w:rsid w:val="007612FD"/>
    <w:rsid w:val="00770888"/>
    <w:rsid w:val="00770A79"/>
    <w:rsid w:val="0077270E"/>
    <w:rsid w:val="00773C6C"/>
    <w:rsid w:val="00774106"/>
    <w:rsid w:val="00775658"/>
    <w:rsid w:val="0077690F"/>
    <w:rsid w:val="00781A04"/>
    <w:rsid w:val="007A2616"/>
    <w:rsid w:val="007B662C"/>
    <w:rsid w:val="007C4141"/>
    <w:rsid w:val="007C50EA"/>
    <w:rsid w:val="007C783E"/>
    <w:rsid w:val="007D182F"/>
    <w:rsid w:val="007D5E7A"/>
    <w:rsid w:val="007E0673"/>
    <w:rsid w:val="007E2FF2"/>
    <w:rsid w:val="00800531"/>
    <w:rsid w:val="00824D58"/>
    <w:rsid w:val="00824D70"/>
    <w:rsid w:val="0082596C"/>
    <w:rsid w:val="008279D4"/>
    <w:rsid w:val="008334A3"/>
    <w:rsid w:val="008374DB"/>
    <w:rsid w:val="00845991"/>
    <w:rsid w:val="00857149"/>
    <w:rsid w:val="00857519"/>
    <w:rsid w:val="00857CB2"/>
    <w:rsid w:val="00873C73"/>
    <w:rsid w:val="00875BC3"/>
    <w:rsid w:val="0087660A"/>
    <w:rsid w:val="008941F0"/>
    <w:rsid w:val="00894E9E"/>
    <w:rsid w:val="00897277"/>
    <w:rsid w:val="008973B4"/>
    <w:rsid w:val="00897DC3"/>
    <w:rsid w:val="008C2740"/>
    <w:rsid w:val="008C36BF"/>
    <w:rsid w:val="008E1ED8"/>
    <w:rsid w:val="008E2760"/>
    <w:rsid w:val="008E3ED6"/>
    <w:rsid w:val="008F25B4"/>
    <w:rsid w:val="00900EF6"/>
    <w:rsid w:val="009011E4"/>
    <w:rsid w:val="009122B4"/>
    <w:rsid w:val="00932A49"/>
    <w:rsid w:val="00934651"/>
    <w:rsid w:val="009473D7"/>
    <w:rsid w:val="0095472E"/>
    <w:rsid w:val="00956C7F"/>
    <w:rsid w:val="00957281"/>
    <w:rsid w:val="00977BF7"/>
    <w:rsid w:val="009810BB"/>
    <w:rsid w:val="00982228"/>
    <w:rsid w:val="00984DB3"/>
    <w:rsid w:val="009927E8"/>
    <w:rsid w:val="009A23DA"/>
    <w:rsid w:val="009A40D2"/>
    <w:rsid w:val="009C2D2B"/>
    <w:rsid w:val="009C33D2"/>
    <w:rsid w:val="009E0DC4"/>
    <w:rsid w:val="009E35A5"/>
    <w:rsid w:val="009E4782"/>
    <w:rsid w:val="009F1E7B"/>
    <w:rsid w:val="009F383B"/>
    <w:rsid w:val="00A05FD6"/>
    <w:rsid w:val="00A07EE4"/>
    <w:rsid w:val="00A22E2A"/>
    <w:rsid w:val="00A23CB4"/>
    <w:rsid w:val="00A271D8"/>
    <w:rsid w:val="00A321D2"/>
    <w:rsid w:val="00A336B6"/>
    <w:rsid w:val="00A37ACA"/>
    <w:rsid w:val="00A44672"/>
    <w:rsid w:val="00A768AA"/>
    <w:rsid w:val="00A825F2"/>
    <w:rsid w:val="00A82989"/>
    <w:rsid w:val="00A8491A"/>
    <w:rsid w:val="00A87352"/>
    <w:rsid w:val="00A9089F"/>
    <w:rsid w:val="00A921C7"/>
    <w:rsid w:val="00AA46BB"/>
    <w:rsid w:val="00AB13CA"/>
    <w:rsid w:val="00AB1D0C"/>
    <w:rsid w:val="00AB3A8E"/>
    <w:rsid w:val="00AC40EA"/>
    <w:rsid w:val="00AD5647"/>
    <w:rsid w:val="00AD682A"/>
    <w:rsid w:val="00AE5D29"/>
    <w:rsid w:val="00AF24E4"/>
    <w:rsid w:val="00AF3D72"/>
    <w:rsid w:val="00B02315"/>
    <w:rsid w:val="00B02989"/>
    <w:rsid w:val="00B068B6"/>
    <w:rsid w:val="00B11701"/>
    <w:rsid w:val="00B15F74"/>
    <w:rsid w:val="00B16B93"/>
    <w:rsid w:val="00B245B0"/>
    <w:rsid w:val="00B24670"/>
    <w:rsid w:val="00B273F9"/>
    <w:rsid w:val="00B31FC0"/>
    <w:rsid w:val="00B348A3"/>
    <w:rsid w:val="00B3516B"/>
    <w:rsid w:val="00B44D05"/>
    <w:rsid w:val="00B46898"/>
    <w:rsid w:val="00B50047"/>
    <w:rsid w:val="00B52D0B"/>
    <w:rsid w:val="00B65EAD"/>
    <w:rsid w:val="00B722B4"/>
    <w:rsid w:val="00B75815"/>
    <w:rsid w:val="00B8038B"/>
    <w:rsid w:val="00B811DF"/>
    <w:rsid w:val="00B81878"/>
    <w:rsid w:val="00B821A7"/>
    <w:rsid w:val="00B90114"/>
    <w:rsid w:val="00B90115"/>
    <w:rsid w:val="00B94576"/>
    <w:rsid w:val="00BA1422"/>
    <w:rsid w:val="00BA21C7"/>
    <w:rsid w:val="00BB1759"/>
    <w:rsid w:val="00BC01A5"/>
    <w:rsid w:val="00BC62CE"/>
    <w:rsid w:val="00BE1DBD"/>
    <w:rsid w:val="00BE7C8D"/>
    <w:rsid w:val="00BF03F0"/>
    <w:rsid w:val="00C0354F"/>
    <w:rsid w:val="00C14627"/>
    <w:rsid w:val="00C15B19"/>
    <w:rsid w:val="00C26785"/>
    <w:rsid w:val="00C54C55"/>
    <w:rsid w:val="00C6265C"/>
    <w:rsid w:val="00C62B7C"/>
    <w:rsid w:val="00C63A48"/>
    <w:rsid w:val="00C74BEC"/>
    <w:rsid w:val="00C74D2D"/>
    <w:rsid w:val="00C87518"/>
    <w:rsid w:val="00C90184"/>
    <w:rsid w:val="00C960F9"/>
    <w:rsid w:val="00CA1F0F"/>
    <w:rsid w:val="00CA546E"/>
    <w:rsid w:val="00CA6041"/>
    <w:rsid w:val="00CA7D9F"/>
    <w:rsid w:val="00CB4771"/>
    <w:rsid w:val="00CB5E98"/>
    <w:rsid w:val="00CC0B96"/>
    <w:rsid w:val="00CC38D7"/>
    <w:rsid w:val="00CC5E99"/>
    <w:rsid w:val="00CD49C5"/>
    <w:rsid w:val="00CD66E1"/>
    <w:rsid w:val="00CD6C7F"/>
    <w:rsid w:val="00CE0BA9"/>
    <w:rsid w:val="00CE3307"/>
    <w:rsid w:val="00CF14E7"/>
    <w:rsid w:val="00CF2B25"/>
    <w:rsid w:val="00CF3CA0"/>
    <w:rsid w:val="00D024AE"/>
    <w:rsid w:val="00D13C46"/>
    <w:rsid w:val="00D13CA2"/>
    <w:rsid w:val="00D20DEB"/>
    <w:rsid w:val="00D305AB"/>
    <w:rsid w:val="00D354FA"/>
    <w:rsid w:val="00D41620"/>
    <w:rsid w:val="00D44C0A"/>
    <w:rsid w:val="00D5001F"/>
    <w:rsid w:val="00D505C3"/>
    <w:rsid w:val="00D528CD"/>
    <w:rsid w:val="00D62346"/>
    <w:rsid w:val="00D74E7A"/>
    <w:rsid w:val="00DA100E"/>
    <w:rsid w:val="00DA5EFA"/>
    <w:rsid w:val="00DA6134"/>
    <w:rsid w:val="00DB0468"/>
    <w:rsid w:val="00DB3F20"/>
    <w:rsid w:val="00DB49C2"/>
    <w:rsid w:val="00DC2033"/>
    <w:rsid w:val="00DD4B90"/>
    <w:rsid w:val="00DD6F86"/>
    <w:rsid w:val="00DE4C41"/>
    <w:rsid w:val="00DF5492"/>
    <w:rsid w:val="00E20BE5"/>
    <w:rsid w:val="00E26D21"/>
    <w:rsid w:val="00E27A80"/>
    <w:rsid w:val="00E32ABA"/>
    <w:rsid w:val="00E505D5"/>
    <w:rsid w:val="00E66E2E"/>
    <w:rsid w:val="00E83662"/>
    <w:rsid w:val="00E90E12"/>
    <w:rsid w:val="00E925EE"/>
    <w:rsid w:val="00E9332C"/>
    <w:rsid w:val="00E93DC7"/>
    <w:rsid w:val="00E94474"/>
    <w:rsid w:val="00EA2BB1"/>
    <w:rsid w:val="00EA392C"/>
    <w:rsid w:val="00EA6E0E"/>
    <w:rsid w:val="00EB221C"/>
    <w:rsid w:val="00EB2B4A"/>
    <w:rsid w:val="00EC1D2C"/>
    <w:rsid w:val="00EC28A9"/>
    <w:rsid w:val="00EC5510"/>
    <w:rsid w:val="00EC60CB"/>
    <w:rsid w:val="00ED0BDE"/>
    <w:rsid w:val="00ED266B"/>
    <w:rsid w:val="00ED54C7"/>
    <w:rsid w:val="00ED723E"/>
    <w:rsid w:val="00ED7B2E"/>
    <w:rsid w:val="00EE5C50"/>
    <w:rsid w:val="00EF2224"/>
    <w:rsid w:val="00EF45BC"/>
    <w:rsid w:val="00F26542"/>
    <w:rsid w:val="00F27EB3"/>
    <w:rsid w:val="00F30775"/>
    <w:rsid w:val="00F3573F"/>
    <w:rsid w:val="00F476E5"/>
    <w:rsid w:val="00F6055A"/>
    <w:rsid w:val="00F63DD3"/>
    <w:rsid w:val="00F674DD"/>
    <w:rsid w:val="00F677AD"/>
    <w:rsid w:val="00F82C1A"/>
    <w:rsid w:val="00F8588C"/>
    <w:rsid w:val="00F93324"/>
    <w:rsid w:val="00F962F7"/>
    <w:rsid w:val="00F96661"/>
    <w:rsid w:val="00FC3A88"/>
    <w:rsid w:val="00FC7A63"/>
    <w:rsid w:val="00FC7E69"/>
    <w:rsid w:val="00FD1CF1"/>
    <w:rsid w:val="00FE393E"/>
    <w:rsid w:val="00FE6A30"/>
    <w:rsid w:val="00FF1125"/>
    <w:rsid w:val="00FF4975"/>
    <w:rsid w:val="00FF74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styleId="Mencinsinresolver">
    <w:name w:val="Unresolved Mention"/>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https://doi.org/10.1111/plb.12872" TargetMode="External"/><Relationship Id="rId26" Type="http://schemas.openxmlformats.org/officeDocument/2006/relationships/hyperlink" Target="https://doi.org/10.1093/aob/mcl071" TargetMode="External"/><Relationship Id="rId39" Type="http://schemas.openxmlformats.org/officeDocument/2006/relationships/hyperlink" Target="https://doi.org/10.1111/j.1365-2486.2010.02368.x" TargetMode="External"/><Relationship Id="rId21" Type="http://schemas.openxmlformats.org/officeDocument/2006/relationships/hyperlink" Target="https://doi.org/10.1093/jxb/37.10.1503" TargetMode="External"/><Relationship Id="rId34" Type="http://schemas.openxmlformats.org/officeDocument/2006/relationships/hyperlink" Target="https://doi.org/10.1093/oxfordjournals.aob.a083338"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93/aob/mcs2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111/brv.12461" TargetMode="External"/><Relationship Id="rId32" Type="http://schemas.openxmlformats.org/officeDocument/2006/relationships/hyperlink" Target="https://doi.org/10.1111/plb.12610" TargetMode="External"/><Relationship Id="rId37" Type="http://schemas.openxmlformats.org/officeDocument/2006/relationships/hyperlink" Target="https://doi.org/10.1139/b08-103" TargetMode="External"/><Relationship Id="rId40" Type="http://schemas.openxmlformats.org/officeDocument/2006/relationships/hyperlink" Target="https://doi.org/10.1139/b05-143"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93/aob/mct154" TargetMode="External"/><Relationship Id="rId28" Type="http://schemas.openxmlformats.org/officeDocument/2006/relationships/hyperlink" Target="https://doi.org/10.1017/s0960258508084997" TargetMode="External"/><Relationship Id="rId36" Type="http://schemas.openxmlformats.org/officeDocument/2006/relationships/hyperlink" Target="https://doi.org/10.1017/s0960258509301075" TargetMode="External"/><Relationship Id="rId10" Type="http://schemas.microsoft.com/office/2016/09/relationships/commentsIds" Target="commentsIds.xml"/><Relationship Id="rId19" Type="http://schemas.openxmlformats.org/officeDocument/2006/relationships/hyperlink" Target="https://doi.org/10.1111/j.1469-8137.2004.01012.x" TargetMode="External"/><Relationship Id="rId31" Type="http://schemas.openxmlformats.org/officeDocument/2006/relationships/hyperlink" Target="https://doi.org/10.3732/ajb.0800379" TargetMode="External"/><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doi.org/10.1111/plb.12472" TargetMode="External"/><Relationship Id="rId27" Type="http://schemas.openxmlformats.org/officeDocument/2006/relationships/hyperlink" Target="https://doi.org/https://doi.org/10.1111/1365-2435.14269" TargetMode="External"/><Relationship Id="rId30" Type="http://schemas.openxmlformats.org/officeDocument/2006/relationships/hyperlink" Target="https://doi.org/https://doi.org/10.1111/nph.18436" TargetMode="External"/><Relationship Id="rId35" Type="http://schemas.openxmlformats.org/officeDocument/2006/relationships/hyperlink" Target="https://doi.org/10.1093/aob/mcm090" TargetMode="External"/><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orcid.org/0000-0002-4743-9577" TargetMode="External"/><Relationship Id="rId17" Type="http://schemas.openxmlformats.org/officeDocument/2006/relationships/hyperlink" Target="https://doi.org/10.1016/S0367-2530(17)30977-5" TargetMode="External"/><Relationship Id="rId25" Type="http://schemas.openxmlformats.org/officeDocument/2006/relationships/hyperlink" Target="https://doi.org/https://doi.org/10.1002/joc.5086" TargetMode="External"/><Relationship Id="rId33" Type="http://schemas.openxmlformats.org/officeDocument/2006/relationships/hyperlink" Target="https://doi.org/10.1111/1365-2435.12304" TargetMode="External"/><Relationship Id="rId38" Type="http://schemas.openxmlformats.org/officeDocument/2006/relationships/hyperlink" Target="https://doi.org/doi:10.1073/pnas.1415442111" TargetMode="External"/><Relationship Id="rId20" Type="http://schemas.openxmlformats.org/officeDocument/2006/relationships/hyperlink" Target="https://doi.org/10.1016/j.agrformet.2014.09.024" TargetMode="External"/><Relationship Id="rId41" Type="http://schemas.openxmlformats.org/officeDocument/2006/relationships/hyperlink" Target="https://doi.org/10.1016/j.jaridenv.2009.03.008"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FC62-C31D-4B6B-9CA8-EE12FC386A5D}">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0</TotalTime>
  <Pages>24</Pages>
  <Words>12482</Words>
  <Characters>68653</Characters>
  <Application>Microsoft Office Word</Application>
  <DocSecurity>0</DocSecurity>
  <Lines>572</Lines>
  <Paragraphs>161</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8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10</cp:revision>
  <dcterms:created xsi:type="dcterms:W3CDTF">2024-05-31T22:53:00Z</dcterms:created>
  <dcterms:modified xsi:type="dcterms:W3CDTF">2024-06-05T07:11:00Z</dcterms:modified>
</cp:coreProperties>
</file>